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A71D72" w:rsidRDefault="00A71D7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A71D72" w:rsidRDefault="00A71D7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A71D72" w:rsidRDefault="00A71D72">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A71D72" w:rsidRDefault="00A71D72">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A71D72" w:rsidRDefault="00A71D72">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A71D72" w:rsidRDefault="00A71D72">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A71D72" w:rsidRDefault="00A71D72">
                            <w:pPr>
                              <w:autoSpaceDE w:val="0"/>
                            </w:pPr>
                            <w:r>
                              <w:rPr>
                                <w:rFonts w:cs="Calibri"/>
                                <w:color w:val="5C666C"/>
                                <w:sz w:val="28"/>
                                <w:szCs w:val="30"/>
                              </w:rPr>
                              <w:t xml:space="preserve">Project Work presented as requirement for obtaining the Master’s degree in Information Management </w:t>
                            </w:r>
                          </w:p>
                          <w:p w:rsidR="00A71D72" w:rsidRDefault="00A71D72">
                            <w:pPr>
                              <w:autoSpaceDE w:val="0"/>
                              <w:rPr>
                                <w:rFonts w:cs="Calibri"/>
                                <w:color w:val="5C666C"/>
                                <w:sz w:val="28"/>
                                <w:szCs w:val="30"/>
                              </w:rPr>
                            </w:pPr>
                          </w:p>
                          <w:p w:rsidR="00A71D72" w:rsidRDefault="00A71D72">
                            <w:pPr>
                              <w:autoSpaceDE w:val="0"/>
                              <w:rPr>
                                <w:rFonts w:cs="Calibri"/>
                                <w:color w:val="5C666C"/>
                                <w:sz w:val="28"/>
                                <w:szCs w:val="30"/>
                              </w:rPr>
                            </w:pPr>
                          </w:p>
                          <w:p w:rsidR="00A71D72" w:rsidRDefault="00A71D72">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A71D72" w:rsidRDefault="00A71D72">
                      <w:pPr>
                        <w:autoSpaceDE w:val="0"/>
                      </w:pPr>
                      <w:r>
                        <w:rPr>
                          <w:rFonts w:cs="Calibri"/>
                          <w:color w:val="5C666C"/>
                          <w:sz w:val="28"/>
                          <w:szCs w:val="30"/>
                        </w:rPr>
                        <w:t xml:space="preserve">Project Work presented as requirement for obtaining the Master’s degree in Information Management </w:t>
                      </w:r>
                    </w:p>
                    <w:p w:rsidR="00A71D72" w:rsidRDefault="00A71D72">
                      <w:pPr>
                        <w:autoSpaceDE w:val="0"/>
                        <w:rPr>
                          <w:rFonts w:cs="Calibri"/>
                          <w:color w:val="5C666C"/>
                          <w:sz w:val="28"/>
                          <w:szCs w:val="30"/>
                        </w:rPr>
                      </w:pPr>
                    </w:p>
                    <w:p w:rsidR="00A71D72" w:rsidRDefault="00A71D72">
                      <w:pPr>
                        <w:autoSpaceDE w:val="0"/>
                        <w:rPr>
                          <w:rFonts w:cs="Calibri"/>
                          <w:color w:val="5C666C"/>
                          <w:sz w:val="28"/>
                          <w:szCs w:val="30"/>
                        </w:rPr>
                      </w:pPr>
                    </w:p>
                    <w:p w:rsidR="00A71D72" w:rsidRDefault="00A71D72">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71D72" w:rsidRDefault="00A71D7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A71D72" w:rsidRDefault="00A71D7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A71D72" w:rsidRDefault="00A71D72">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A71D72" w:rsidRDefault="00A71D72">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A71D72" w:rsidRDefault="00A71D7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71D72" w:rsidRDefault="00A71D72">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A71D72" w:rsidRDefault="00A71D7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71D72" w:rsidRDefault="00A71D72">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A71D72" w:rsidRDefault="00A71D7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A71D72" w:rsidRDefault="00A71D7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71D72" w:rsidRDefault="00A71D72">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A71D72" w:rsidRDefault="00A71D72">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Abstract</w:t>
      </w:r>
    </w:p>
    <w:p w:rsidR="00C44CA3" w:rsidRDefault="008E127B" w:rsidP="0059271E">
      <w:pPr>
        <w:jc w:val="both"/>
      </w:pPr>
      <w:r>
        <w:t>Smarts cities are</w:t>
      </w:r>
      <w:r w:rsidR="007F14F6">
        <w:t xml:space="preserve">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rsidR="007F14F6">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w:t>
      </w:r>
      <w:r>
        <w:t>easible for application on real-</w:t>
      </w:r>
      <w:r w:rsidR="0059271E">
        <w:t>world scenarios</w:t>
      </w:r>
      <w:r w:rsidR="003A1184">
        <w:t xml:space="preserve"> relying only on actual data of the cities</w:t>
      </w:r>
      <w:bookmarkStart w:id="0" w:name="_GoBack"/>
      <w:bookmarkEnd w:id="0"/>
      <w:r w:rsidR="003A1184">
        <w:t>’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5247B5">
      <w:pPr>
        <w:pStyle w:val="Ttulos"/>
      </w:pPr>
      <w:r>
        <w:lastRenderedPageBreak/>
        <w:t>INDEX</w:t>
      </w:r>
    </w:p>
    <w:p w:rsidR="000A64F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6981728" w:history="1">
        <w:r w:rsidR="000A64FA" w:rsidRPr="000536F2">
          <w:rPr>
            <w:rStyle w:val="Hyperlink"/>
            <w:noProof/>
          </w:rPr>
          <w:t>1.</w:t>
        </w:r>
        <w:r w:rsidR="000A64FA">
          <w:rPr>
            <w:rFonts w:asciiTheme="minorHAnsi" w:eastAsiaTheme="minorEastAsia" w:hAnsiTheme="minorHAnsi" w:cstheme="minorBidi"/>
            <w:noProof/>
            <w:szCs w:val="24"/>
          </w:rPr>
          <w:tab/>
        </w:r>
        <w:r w:rsidR="000A64FA" w:rsidRPr="000536F2">
          <w:rPr>
            <w:rStyle w:val="Hyperlink"/>
            <w:noProof/>
          </w:rPr>
          <w:t>Introduction</w:t>
        </w:r>
        <w:r w:rsidR="000A64FA">
          <w:rPr>
            <w:noProof/>
            <w:webHidden/>
          </w:rPr>
          <w:tab/>
        </w:r>
        <w:r w:rsidR="000A64FA">
          <w:rPr>
            <w:noProof/>
            <w:webHidden/>
          </w:rPr>
          <w:fldChar w:fldCharType="begin"/>
        </w:r>
        <w:r w:rsidR="000A64FA">
          <w:rPr>
            <w:noProof/>
            <w:webHidden/>
          </w:rPr>
          <w:instrText xml:space="preserve"> PAGEREF _Toc526981728 \h </w:instrText>
        </w:r>
        <w:r w:rsidR="000A64FA">
          <w:rPr>
            <w:noProof/>
            <w:webHidden/>
          </w:rPr>
        </w:r>
        <w:r w:rsidR="000A64FA">
          <w:rPr>
            <w:noProof/>
            <w:webHidden/>
          </w:rPr>
          <w:fldChar w:fldCharType="separate"/>
        </w:r>
        <w:r w:rsidR="000A64FA">
          <w:rPr>
            <w:noProof/>
            <w:webHidden/>
          </w:rPr>
          <w:t>1</w:t>
        </w:r>
        <w:r w:rsidR="000A64FA">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29" w:history="1">
        <w:r w:rsidRPr="000536F2">
          <w:rPr>
            <w:rStyle w:val="Hyperlink"/>
            <w:noProof/>
          </w:rPr>
          <w:t>1.1.</w:t>
        </w:r>
        <w:r>
          <w:rPr>
            <w:rFonts w:asciiTheme="minorHAnsi" w:eastAsiaTheme="minorEastAsia" w:hAnsiTheme="minorHAnsi" w:cstheme="minorBidi"/>
            <w:noProof/>
            <w:szCs w:val="24"/>
          </w:rPr>
          <w:tab/>
        </w:r>
        <w:r w:rsidRPr="000536F2">
          <w:rPr>
            <w:rStyle w:val="Hyperlink"/>
            <w:noProof/>
          </w:rPr>
          <w:t>Cities urbanization and waste management problem</w:t>
        </w:r>
        <w:r>
          <w:rPr>
            <w:noProof/>
            <w:webHidden/>
          </w:rPr>
          <w:tab/>
        </w:r>
        <w:r>
          <w:rPr>
            <w:noProof/>
            <w:webHidden/>
          </w:rPr>
          <w:fldChar w:fldCharType="begin"/>
        </w:r>
        <w:r>
          <w:rPr>
            <w:noProof/>
            <w:webHidden/>
          </w:rPr>
          <w:instrText xml:space="preserve"> PAGEREF _Toc526981729 \h </w:instrText>
        </w:r>
        <w:r>
          <w:rPr>
            <w:noProof/>
            <w:webHidden/>
          </w:rPr>
        </w:r>
        <w:r>
          <w:rPr>
            <w:noProof/>
            <w:webHidden/>
          </w:rPr>
          <w:fldChar w:fldCharType="separate"/>
        </w:r>
        <w:r>
          <w:rPr>
            <w:noProof/>
            <w:webHidden/>
          </w:rPr>
          <w:t>1</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0" w:history="1">
        <w:r w:rsidRPr="000536F2">
          <w:rPr>
            <w:rStyle w:val="Hyperlink"/>
            <w:noProof/>
          </w:rPr>
          <w:t>1.2.</w:t>
        </w:r>
        <w:r>
          <w:rPr>
            <w:rFonts w:asciiTheme="minorHAnsi" w:eastAsiaTheme="minorEastAsia" w:hAnsiTheme="minorHAnsi" w:cstheme="minorBidi"/>
            <w:noProof/>
            <w:szCs w:val="24"/>
          </w:rPr>
          <w:tab/>
        </w:r>
        <w:r w:rsidRPr="000536F2">
          <w:rPr>
            <w:rStyle w:val="Hyperlink"/>
            <w:noProof/>
          </w:rPr>
          <w:t>Smart cities role in waste management</w:t>
        </w:r>
        <w:r>
          <w:rPr>
            <w:noProof/>
            <w:webHidden/>
          </w:rPr>
          <w:tab/>
        </w:r>
        <w:r>
          <w:rPr>
            <w:noProof/>
            <w:webHidden/>
          </w:rPr>
          <w:fldChar w:fldCharType="begin"/>
        </w:r>
        <w:r>
          <w:rPr>
            <w:noProof/>
            <w:webHidden/>
          </w:rPr>
          <w:instrText xml:space="preserve"> PAGEREF _Toc526981730 \h </w:instrText>
        </w:r>
        <w:r>
          <w:rPr>
            <w:noProof/>
            <w:webHidden/>
          </w:rPr>
        </w:r>
        <w:r>
          <w:rPr>
            <w:noProof/>
            <w:webHidden/>
          </w:rPr>
          <w:fldChar w:fldCharType="separate"/>
        </w:r>
        <w:r>
          <w:rPr>
            <w:noProof/>
            <w:webHidden/>
          </w:rPr>
          <w:t>2</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1" w:history="1">
        <w:r w:rsidRPr="000536F2">
          <w:rPr>
            <w:rStyle w:val="Hyperlink"/>
            <w:noProof/>
          </w:rPr>
          <w:t>1.3.</w:t>
        </w:r>
        <w:r>
          <w:rPr>
            <w:rFonts w:asciiTheme="minorHAnsi" w:eastAsiaTheme="minorEastAsia" w:hAnsiTheme="minorHAnsi" w:cstheme="minorBidi"/>
            <w:noProof/>
            <w:szCs w:val="24"/>
          </w:rPr>
          <w:tab/>
        </w:r>
        <w:r w:rsidRPr="000536F2">
          <w:rPr>
            <w:rStyle w:val="Hyperlink"/>
            <w:noProof/>
          </w:rPr>
          <w:t>Garbage truck routes planning</w:t>
        </w:r>
        <w:r>
          <w:rPr>
            <w:noProof/>
            <w:webHidden/>
          </w:rPr>
          <w:tab/>
        </w:r>
        <w:r>
          <w:rPr>
            <w:noProof/>
            <w:webHidden/>
          </w:rPr>
          <w:fldChar w:fldCharType="begin"/>
        </w:r>
        <w:r>
          <w:rPr>
            <w:noProof/>
            <w:webHidden/>
          </w:rPr>
          <w:instrText xml:space="preserve"> PAGEREF _Toc526981731 \h </w:instrText>
        </w:r>
        <w:r>
          <w:rPr>
            <w:noProof/>
            <w:webHidden/>
          </w:rPr>
        </w:r>
        <w:r>
          <w:rPr>
            <w:noProof/>
            <w:webHidden/>
          </w:rPr>
          <w:fldChar w:fldCharType="separate"/>
        </w:r>
        <w:r>
          <w:rPr>
            <w:noProof/>
            <w:webHidden/>
          </w:rPr>
          <w:t>3</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2" w:history="1">
        <w:r w:rsidRPr="000536F2">
          <w:rPr>
            <w:rStyle w:val="Hyperlink"/>
            <w:noProof/>
          </w:rPr>
          <w:t>1.4.</w:t>
        </w:r>
        <w:r>
          <w:rPr>
            <w:rFonts w:asciiTheme="minorHAnsi" w:eastAsiaTheme="minorEastAsia" w:hAnsiTheme="minorHAnsi" w:cstheme="minorBidi"/>
            <w:noProof/>
            <w:szCs w:val="24"/>
          </w:rPr>
          <w:tab/>
        </w:r>
        <w:r w:rsidRPr="000536F2">
          <w:rPr>
            <w:rStyle w:val="Hyperlink"/>
            <w:noProof/>
          </w:rPr>
          <w:t>Project goals</w:t>
        </w:r>
        <w:r>
          <w:rPr>
            <w:noProof/>
            <w:webHidden/>
          </w:rPr>
          <w:tab/>
        </w:r>
        <w:r>
          <w:rPr>
            <w:noProof/>
            <w:webHidden/>
          </w:rPr>
          <w:fldChar w:fldCharType="begin"/>
        </w:r>
        <w:r>
          <w:rPr>
            <w:noProof/>
            <w:webHidden/>
          </w:rPr>
          <w:instrText xml:space="preserve"> PAGEREF _Toc526981732 \h </w:instrText>
        </w:r>
        <w:r>
          <w:rPr>
            <w:noProof/>
            <w:webHidden/>
          </w:rPr>
        </w:r>
        <w:r>
          <w:rPr>
            <w:noProof/>
            <w:webHidden/>
          </w:rPr>
          <w:fldChar w:fldCharType="separate"/>
        </w:r>
        <w:r>
          <w:rPr>
            <w:noProof/>
            <w:webHidden/>
          </w:rPr>
          <w:t>5</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33" w:history="1">
        <w:r w:rsidRPr="000536F2">
          <w:rPr>
            <w:rStyle w:val="Hyperlink"/>
            <w:noProof/>
          </w:rPr>
          <w:t>2.</w:t>
        </w:r>
        <w:r>
          <w:rPr>
            <w:rFonts w:asciiTheme="minorHAnsi" w:eastAsiaTheme="minorEastAsia" w:hAnsiTheme="minorHAnsi" w:cstheme="minorBidi"/>
            <w:noProof/>
            <w:szCs w:val="24"/>
          </w:rPr>
          <w:tab/>
        </w:r>
        <w:r w:rsidRPr="000536F2">
          <w:rPr>
            <w:rStyle w:val="Hyperlink"/>
            <w:noProof/>
          </w:rPr>
          <w:t>Literature review</w:t>
        </w:r>
        <w:r>
          <w:rPr>
            <w:noProof/>
            <w:webHidden/>
          </w:rPr>
          <w:tab/>
        </w:r>
        <w:r>
          <w:rPr>
            <w:noProof/>
            <w:webHidden/>
          </w:rPr>
          <w:fldChar w:fldCharType="begin"/>
        </w:r>
        <w:r>
          <w:rPr>
            <w:noProof/>
            <w:webHidden/>
          </w:rPr>
          <w:instrText xml:space="preserve"> PAGEREF _Toc526981733 \h </w:instrText>
        </w:r>
        <w:r>
          <w:rPr>
            <w:noProof/>
            <w:webHidden/>
          </w:rPr>
        </w:r>
        <w:r>
          <w:rPr>
            <w:noProof/>
            <w:webHidden/>
          </w:rPr>
          <w:fldChar w:fldCharType="separate"/>
        </w:r>
        <w:r>
          <w:rPr>
            <w:noProof/>
            <w:webHidden/>
          </w:rPr>
          <w:t>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4" w:history="1">
        <w:r w:rsidRPr="000536F2">
          <w:rPr>
            <w:rStyle w:val="Hyperlink"/>
            <w:noProof/>
          </w:rPr>
          <w:t>2.1.</w:t>
        </w:r>
        <w:r>
          <w:rPr>
            <w:rFonts w:asciiTheme="minorHAnsi" w:eastAsiaTheme="minorEastAsia" w:hAnsiTheme="minorHAnsi" w:cstheme="minorBidi"/>
            <w:noProof/>
            <w:szCs w:val="24"/>
          </w:rPr>
          <w:tab/>
        </w:r>
        <w:r w:rsidRPr="000536F2">
          <w:rPr>
            <w:rStyle w:val="Hyperlink"/>
            <w:noProof/>
          </w:rPr>
          <w:t>Open data</w:t>
        </w:r>
        <w:r>
          <w:rPr>
            <w:noProof/>
            <w:webHidden/>
          </w:rPr>
          <w:tab/>
        </w:r>
        <w:r>
          <w:rPr>
            <w:noProof/>
            <w:webHidden/>
          </w:rPr>
          <w:fldChar w:fldCharType="begin"/>
        </w:r>
        <w:r>
          <w:rPr>
            <w:noProof/>
            <w:webHidden/>
          </w:rPr>
          <w:instrText xml:space="preserve"> PAGEREF _Toc526981734 \h </w:instrText>
        </w:r>
        <w:r>
          <w:rPr>
            <w:noProof/>
            <w:webHidden/>
          </w:rPr>
        </w:r>
        <w:r>
          <w:rPr>
            <w:noProof/>
            <w:webHidden/>
          </w:rPr>
          <w:fldChar w:fldCharType="separate"/>
        </w:r>
        <w:r>
          <w:rPr>
            <w:noProof/>
            <w:webHidden/>
          </w:rPr>
          <w:t>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5" w:history="1">
        <w:r w:rsidRPr="000536F2">
          <w:rPr>
            <w:rStyle w:val="Hyperlink"/>
            <w:noProof/>
          </w:rPr>
          <w:t>2.2.</w:t>
        </w:r>
        <w:r>
          <w:rPr>
            <w:rFonts w:asciiTheme="minorHAnsi" w:eastAsiaTheme="minorEastAsia" w:hAnsiTheme="minorHAnsi" w:cstheme="minorBidi"/>
            <w:noProof/>
            <w:szCs w:val="24"/>
          </w:rPr>
          <w:tab/>
        </w:r>
        <w:r w:rsidRPr="000536F2">
          <w:rPr>
            <w:rStyle w:val="Hyperlink"/>
            <w:noProof/>
          </w:rPr>
          <w:t>Capacitated arc routing problem</w:t>
        </w:r>
        <w:r>
          <w:rPr>
            <w:noProof/>
            <w:webHidden/>
          </w:rPr>
          <w:tab/>
        </w:r>
        <w:r>
          <w:rPr>
            <w:noProof/>
            <w:webHidden/>
          </w:rPr>
          <w:fldChar w:fldCharType="begin"/>
        </w:r>
        <w:r>
          <w:rPr>
            <w:noProof/>
            <w:webHidden/>
          </w:rPr>
          <w:instrText xml:space="preserve"> PAGEREF _Toc526981735 \h </w:instrText>
        </w:r>
        <w:r>
          <w:rPr>
            <w:noProof/>
            <w:webHidden/>
          </w:rPr>
        </w:r>
        <w:r>
          <w:rPr>
            <w:noProof/>
            <w:webHidden/>
          </w:rPr>
          <w:fldChar w:fldCharType="separate"/>
        </w:r>
        <w:r>
          <w:rPr>
            <w:noProof/>
            <w:webHidden/>
          </w:rPr>
          <w:t>7</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36" w:history="1">
        <w:r w:rsidRPr="000536F2">
          <w:rPr>
            <w:rStyle w:val="Hyperlink"/>
            <w:noProof/>
          </w:rPr>
          <w:t>2.3.</w:t>
        </w:r>
        <w:r>
          <w:rPr>
            <w:rFonts w:asciiTheme="minorHAnsi" w:eastAsiaTheme="minorEastAsia" w:hAnsiTheme="minorHAnsi" w:cstheme="minorBidi"/>
            <w:noProof/>
            <w:szCs w:val="24"/>
          </w:rPr>
          <w:tab/>
        </w:r>
        <w:r w:rsidRPr="000536F2">
          <w:rPr>
            <w:rStyle w:val="Hyperlink"/>
            <w:noProof/>
          </w:rPr>
          <w:t>Overview over genetic algorithms</w:t>
        </w:r>
        <w:r>
          <w:rPr>
            <w:noProof/>
            <w:webHidden/>
          </w:rPr>
          <w:tab/>
        </w:r>
        <w:r>
          <w:rPr>
            <w:noProof/>
            <w:webHidden/>
          </w:rPr>
          <w:fldChar w:fldCharType="begin"/>
        </w:r>
        <w:r>
          <w:rPr>
            <w:noProof/>
            <w:webHidden/>
          </w:rPr>
          <w:instrText xml:space="preserve"> PAGEREF _Toc526981736 \h </w:instrText>
        </w:r>
        <w:r>
          <w:rPr>
            <w:noProof/>
            <w:webHidden/>
          </w:rPr>
        </w:r>
        <w:r>
          <w:rPr>
            <w:noProof/>
            <w:webHidden/>
          </w:rPr>
          <w:fldChar w:fldCharType="separate"/>
        </w:r>
        <w:r>
          <w:rPr>
            <w:noProof/>
            <w:webHidden/>
          </w:rPr>
          <w:t>7</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37" w:history="1">
        <w:r w:rsidRPr="000536F2">
          <w:rPr>
            <w:rStyle w:val="Hyperlink"/>
            <w:noProof/>
          </w:rPr>
          <w:t>2.3.1.</w:t>
        </w:r>
        <w:r>
          <w:rPr>
            <w:rFonts w:asciiTheme="minorHAnsi" w:eastAsiaTheme="minorEastAsia" w:hAnsiTheme="minorHAnsi" w:cstheme="minorBidi"/>
            <w:noProof/>
            <w:szCs w:val="24"/>
          </w:rPr>
          <w:tab/>
        </w:r>
        <w:r w:rsidRPr="000536F2">
          <w:rPr>
            <w:rStyle w:val="Hyperlink"/>
            <w:noProof/>
          </w:rPr>
          <w:t>Fitness function</w:t>
        </w:r>
        <w:r>
          <w:rPr>
            <w:noProof/>
            <w:webHidden/>
          </w:rPr>
          <w:tab/>
        </w:r>
        <w:r>
          <w:rPr>
            <w:noProof/>
            <w:webHidden/>
          </w:rPr>
          <w:fldChar w:fldCharType="begin"/>
        </w:r>
        <w:r>
          <w:rPr>
            <w:noProof/>
            <w:webHidden/>
          </w:rPr>
          <w:instrText xml:space="preserve"> PAGEREF _Toc526981737 \h </w:instrText>
        </w:r>
        <w:r>
          <w:rPr>
            <w:noProof/>
            <w:webHidden/>
          </w:rPr>
        </w:r>
        <w:r>
          <w:rPr>
            <w:noProof/>
            <w:webHidden/>
          </w:rPr>
          <w:fldChar w:fldCharType="separate"/>
        </w:r>
        <w:r>
          <w:rPr>
            <w:noProof/>
            <w:webHidden/>
          </w:rPr>
          <w:t>9</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38" w:history="1">
        <w:r w:rsidRPr="000536F2">
          <w:rPr>
            <w:rStyle w:val="Hyperlink"/>
            <w:noProof/>
          </w:rPr>
          <w:t>2.3.2.</w:t>
        </w:r>
        <w:r>
          <w:rPr>
            <w:rFonts w:asciiTheme="minorHAnsi" w:eastAsiaTheme="minorEastAsia" w:hAnsiTheme="minorHAnsi" w:cstheme="minorBidi"/>
            <w:noProof/>
            <w:szCs w:val="24"/>
          </w:rPr>
          <w:tab/>
        </w:r>
        <w:r w:rsidRPr="000536F2">
          <w:rPr>
            <w:rStyle w:val="Hyperlink"/>
            <w:noProof/>
          </w:rPr>
          <w:t>Initialization</w:t>
        </w:r>
        <w:r>
          <w:rPr>
            <w:noProof/>
            <w:webHidden/>
          </w:rPr>
          <w:tab/>
        </w:r>
        <w:r>
          <w:rPr>
            <w:noProof/>
            <w:webHidden/>
          </w:rPr>
          <w:fldChar w:fldCharType="begin"/>
        </w:r>
        <w:r>
          <w:rPr>
            <w:noProof/>
            <w:webHidden/>
          </w:rPr>
          <w:instrText xml:space="preserve"> PAGEREF _Toc526981738 \h </w:instrText>
        </w:r>
        <w:r>
          <w:rPr>
            <w:noProof/>
            <w:webHidden/>
          </w:rPr>
        </w:r>
        <w:r>
          <w:rPr>
            <w:noProof/>
            <w:webHidden/>
          </w:rPr>
          <w:fldChar w:fldCharType="separate"/>
        </w:r>
        <w:r>
          <w:rPr>
            <w:noProof/>
            <w:webHidden/>
          </w:rPr>
          <w:t>9</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39" w:history="1">
        <w:r w:rsidRPr="000536F2">
          <w:rPr>
            <w:rStyle w:val="Hyperlink"/>
            <w:noProof/>
          </w:rPr>
          <w:t>2.3.3.</w:t>
        </w:r>
        <w:r>
          <w:rPr>
            <w:rFonts w:asciiTheme="minorHAnsi" w:eastAsiaTheme="minorEastAsia" w:hAnsiTheme="minorHAnsi" w:cstheme="minorBidi"/>
            <w:noProof/>
            <w:szCs w:val="24"/>
          </w:rPr>
          <w:tab/>
        </w:r>
        <w:r w:rsidRPr="000536F2">
          <w:rPr>
            <w:rStyle w:val="Hyperlink"/>
            <w:noProof/>
          </w:rPr>
          <w:t>Selection</w:t>
        </w:r>
        <w:r>
          <w:rPr>
            <w:noProof/>
            <w:webHidden/>
          </w:rPr>
          <w:tab/>
        </w:r>
        <w:r>
          <w:rPr>
            <w:noProof/>
            <w:webHidden/>
          </w:rPr>
          <w:fldChar w:fldCharType="begin"/>
        </w:r>
        <w:r>
          <w:rPr>
            <w:noProof/>
            <w:webHidden/>
          </w:rPr>
          <w:instrText xml:space="preserve"> PAGEREF _Toc526981739 \h </w:instrText>
        </w:r>
        <w:r>
          <w:rPr>
            <w:noProof/>
            <w:webHidden/>
          </w:rPr>
        </w:r>
        <w:r>
          <w:rPr>
            <w:noProof/>
            <w:webHidden/>
          </w:rPr>
          <w:fldChar w:fldCharType="separate"/>
        </w:r>
        <w:r>
          <w:rPr>
            <w:noProof/>
            <w:webHidden/>
          </w:rPr>
          <w:t>9</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40" w:history="1">
        <w:r w:rsidRPr="000536F2">
          <w:rPr>
            <w:rStyle w:val="Hyperlink"/>
            <w:noProof/>
          </w:rPr>
          <w:t>2.3.4.</w:t>
        </w:r>
        <w:r>
          <w:rPr>
            <w:rFonts w:asciiTheme="minorHAnsi" w:eastAsiaTheme="minorEastAsia" w:hAnsiTheme="minorHAnsi" w:cstheme="minorBidi"/>
            <w:noProof/>
            <w:szCs w:val="24"/>
          </w:rPr>
          <w:tab/>
        </w:r>
        <w:r w:rsidRPr="000536F2">
          <w:rPr>
            <w:rStyle w:val="Hyperlink"/>
            <w:noProof/>
          </w:rPr>
          <w:t>Reproduction</w:t>
        </w:r>
        <w:r>
          <w:rPr>
            <w:noProof/>
            <w:webHidden/>
          </w:rPr>
          <w:tab/>
        </w:r>
        <w:r>
          <w:rPr>
            <w:noProof/>
            <w:webHidden/>
          </w:rPr>
          <w:fldChar w:fldCharType="begin"/>
        </w:r>
        <w:r>
          <w:rPr>
            <w:noProof/>
            <w:webHidden/>
          </w:rPr>
          <w:instrText xml:space="preserve"> PAGEREF _Toc526981740 \h </w:instrText>
        </w:r>
        <w:r>
          <w:rPr>
            <w:noProof/>
            <w:webHidden/>
          </w:rPr>
        </w:r>
        <w:r>
          <w:rPr>
            <w:noProof/>
            <w:webHidden/>
          </w:rPr>
          <w:fldChar w:fldCharType="separate"/>
        </w:r>
        <w:r>
          <w:rPr>
            <w:noProof/>
            <w:webHidden/>
          </w:rPr>
          <w:t>10</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41" w:history="1">
        <w:r w:rsidRPr="000536F2">
          <w:rPr>
            <w:rStyle w:val="Hyperlink"/>
            <w:noProof/>
          </w:rPr>
          <w:t>2.3.5.</w:t>
        </w:r>
        <w:r>
          <w:rPr>
            <w:rFonts w:asciiTheme="minorHAnsi" w:eastAsiaTheme="minorEastAsia" w:hAnsiTheme="minorHAnsi" w:cstheme="minorBidi"/>
            <w:noProof/>
            <w:szCs w:val="24"/>
          </w:rPr>
          <w:tab/>
        </w:r>
        <w:r w:rsidRPr="000536F2">
          <w:rPr>
            <w:rStyle w:val="Hyperlink"/>
            <w:noProof/>
          </w:rPr>
          <w:t>Termination</w:t>
        </w:r>
        <w:r>
          <w:rPr>
            <w:noProof/>
            <w:webHidden/>
          </w:rPr>
          <w:tab/>
        </w:r>
        <w:r>
          <w:rPr>
            <w:noProof/>
            <w:webHidden/>
          </w:rPr>
          <w:fldChar w:fldCharType="begin"/>
        </w:r>
        <w:r>
          <w:rPr>
            <w:noProof/>
            <w:webHidden/>
          </w:rPr>
          <w:instrText xml:space="preserve"> PAGEREF _Toc526981741 \h </w:instrText>
        </w:r>
        <w:r>
          <w:rPr>
            <w:noProof/>
            <w:webHidden/>
          </w:rPr>
        </w:r>
        <w:r>
          <w:rPr>
            <w:noProof/>
            <w:webHidden/>
          </w:rPr>
          <w:fldChar w:fldCharType="separate"/>
        </w:r>
        <w:r>
          <w:rPr>
            <w:noProof/>
            <w:webHidden/>
          </w:rPr>
          <w:t>12</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42" w:history="1">
        <w:r w:rsidRPr="000536F2">
          <w:rPr>
            <w:rStyle w:val="Hyperlink"/>
            <w:noProof/>
          </w:rPr>
          <w:t>3.</w:t>
        </w:r>
        <w:r>
          <w:rPr>
            <w:rFonts w:asciiTheme="minorHAnsi" w:eastAsiaTheme="minorEastAsia" w:hAnsiTheme="minorHAnsi" w:cstheme="minorBidi"/>
            <w:noProof/>
            <w:szCs w:val="24"/>
          </w:rPr>
          <w:tab/>
        </w:r>
        <w:r w:rsidRPr="000536F2">
          <w:rPr>
            <w:rStyle w:val="Hyperlink"/>
            <w:noProof/>
          </w:rPr>
          <w:t>Methodology</w:t>
        </w:r>
        <w:r>
          <w:rPr>
            <w:noProof/>
            <w:webHidden/>
          </w:rPr>
          <w:tab/>
        </w:r>
        <w:r>
          <w:rPr>
            <w:noProof/>
            <w:webHidden/>
          </w:rPr>
          <w:fldChar w:fldCharType="begin"/>
        </w:r>
        <w:r>
          <w:rPr>
            <w:noProof/>
            <w:webHidden/>
          </w:rPr>
          <w:instrText xml:space="preserve"> PAGEREF _Toc526981742 \h </w:instrText>
        </w:r>
        <w:r>
          <w:rPr>
            <w:noProof/>
            <w:webHidden/>
          </w:rPr>
        </w:r>
        <w:r>
          <w:rPr>
            <w:noProof/>
            <w:webHidden/>
          </w:rPr>
          <w:fldChar w:fldCharType="separate"/>
        </w:r>
        <w:r>
          <w:rPr>
            <w:noProof/>
            <w:webHidden/>
          </w:rPr>
          <w:t>14</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43" w:history="1">
        <w:r w:rsidRPr="000536F2">
          <w:rPr>
            <w:rStyle w:val="Hyperlink"/>
            <w:noProof/>
          </w:rPr>
          <w:t>4.</w:t>
        </w:r>
        <w:r>
          <w:rPr>
            <w:rFonts w:asciiTheme="minorHAnsi" w:eastAsiaTheme="minorEastAsia" w:hAnsiTheme="minorHAnsi" w:cstheme="minorBidi"/>
            <w:noProof/>
            <w:szCs w:val="24"/>
          </w:rPr>
          <w:tab/>
        </w:r>
        <w:r w:rsidRPr="000536F2">
          <w:rPr>
            <w:rStyle w:val="Hyperlink"/>
            <w:noProof/>
          </w:rPr>
          <w:t>Development</w:t>
        </w:r>
        <w:r>
          <w:rPr>
            <w:noProof/>
            <w:webHidden/>
          </w:rPr>
          <w:tab/>
        </w:r>
        <w:r>
          <w:rPr>
            <w:noProof/>
            <w:webHidden/>
          </w:rPr>
          <w:fldChar w:fldCharType="begin"/>
        </w:r>
        <w:r>
          <w:rPr>
            <w:noProof/>
            <w:webHidden/>
          </w:rPr>
          <w:instrText xml:space="preserve"> PAGEREF _Toc526981743 \h </w:instrText>
        </w:r>
        <w:r>
          <w:rPr>
            <w:noProof/>
            <w:webHidden/>
          </w:rPr>
        </w:r>
        <w:r>
          <w:rPr>
            <w:noProof/>
            <w:webHidden/>
          </w:rPr>
          <w:fldChar w:fldCharType="separate"/>
        </w:r>
        <w:r>
          <w:rPr>
            <w:noProof/>
            <w:webHidden/>
          </w:rPr>
          <w:t>1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44" w:history="1">
        <w:r w:rsidRPr="000536F2">
          <w:rPr>
            <w:rStyle w:val="Hyperlink"/>
            <w:noProof/>
          </w:rPr>
          <w:t>4.1.</w:t>
        </w:r>
        <w:r>
          <w:rPr>
            <w:rFonts w:asciiTheme="minorHAnsi" w:eastAsiaTheme="minorEastAsia" w:hAnsiTheme="minorHAnsi" w:cstheme="minorBidi"/>
            <w:noProof/>
            <w:szCs w:val="24"/>
          </w:rPr>
          <w:tab/>
        </w:r>
        <w:r w:rsidRPr="000536F2">
          <w:rPr>
            <w:rStyle w:val="Hyperlink"/>
            <w:noProof/>
          </w:rPr>
          <w:t>A brief word on OpenStreetMap</w:t>
        </w:r>
        <w:r>
          <w:rPr>
            <w:noProof/>
            <w:webHidden/>
          </w:rPr>
          <w:tab/>
        </w:r>
        <w:r>
          <w:rPr>
            <w:noProof/>
            <w:webHidden/>
          </w:rPr>
          <w:fldChar w:fldCharType="begin"/>
        </w:r>
        <w:r>
          <w:rPr>
            <w:noProof/>
            <w:webHidden/>
          </w:rPr>
          <w:instrText xml:space="preserve"> PAGEREF _Toc526981744 \h </w:instrText>
        </w:r>
        <w:r>
          <w:rPr>
            <w:noProof/>
            <w:webHidden/>
          </w:rPr>
        </w:r>
        <w:r>
          <w:rPr>
            <w:noProof/>
            <w:webHidden/>
          </w:rPr>
          <w:fldChar w:fldCharType="separate"/>
        </w:r>
        <w:r>
          <w:rPr>
            <w:noProof/>
            <w:webHidden/>
          </w:rPr>
          <w:t>1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45" w:history="1">
        <w:r w:rsidRPr="000536F2">
          <w:rPr>
            <w:rStyle w:val="Hyperlink"/>
            <w:noProof/>
          </w:rPr>
          <w:t>4.2.</w:t>
        </w:r>
        <w:r>
          <w:rPr>
            <w:rFonts w:asciiTheme="minorHAnsi" w:eastAsiaTheme="minorEastAsia" w:hAnsiTheme="minorHAnsi" w:cstheme="minorBidi"/>
            <w:noProof/>
            <w:szCs w:val="24"/>
          </w:rPr>
          <w:tab/>
        </w:r>
        <w:r w:rsidRPr="000536F2">
          <w:rPr>
            <w:rStyle w:val="Hyperlink"/>
            <w:noProof/>
          </w:rPr>
          <w:t>Distance Matrix</w:t>
        </w:r>
        <w:r>
          <w:rPr>
            <w:noProof/>
            <w:webHidden/>
          </w:rPr>
          <w:tab/>
        </w:r>
        <w:r>
          <w:rPr>
            <w:noProof/>
            <w:webHidden/>
          </w:rPr>
          <w:fldChar w:fldCharType="begin"/>
        </w:r>
        <w:r>
          <w:rPr>
            <w:noProof/>
            <w:webHidden/>
          </w:rPr>
          <w:instrText xml:space="preserve"> PAGEREF _Toc526981745 \h </w:instrText>
        </w:r>
        <w:r>
          <w:rPr>
            <w:noProof/>
            <w:webHidden/>
          </w:rPr>
        </w:r>
        <w:r>
          <w:rPr>
            <w:noProof/>
            <w:webHidden/>
          </w:rPr>
          <w:fldChar w:fldCharType="separate"/>
        </w:r>
        <w:r>
          <w:rPr>
            <w:noProof/>
            <w:webHidden/>
          </w:rPr>
          <w:t>18</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46" w:history="1">
        <w:r w:rsidRPr="000536F2">
          <w:rPr>
            <w:rStyle w:val="Hyperlink"/>
            <w:noProof/>
          </w:rPr>
          <w:t>4.3.</w:t>
        </w:r>
        <w:r>
          <w:rPr>
            <w:rFonts w:asciiTheme="minorHAnsi" w:eastAsiaTheme="minorEastAsia" w:hAnsiTheme="minorHAnsi" w:cstheme="minorBidi"/>
            <w:noProof/>
            <w:szCs w:val="24"/>
          </w:rPr>
          <w:tab/>
        </w:r>
        <w:r w:rsidRPr="000536F2">
          <w:rPr>
            <w:rStyle w:val="Hyperlink"/>
            <w:noProof/>
          </w:rPr>
          <w:t>GENETIC ALGORITHM</w:t>
        </w:r>
        <w:r>
          <w:rPr>
            <w:noProof/>
            <w:webHidden/>
          </w:rPr>
          <w:tab/>
        </w:r>
        <w:r>
          <w:rPr>
            <w:noProof/>
            <w:webHidden/>
          </w:rPr>
          <w:fldChar w:fldCharType="begin"/>
        </w:r>
        <w:r>
          <w:rPr>
            <w:noProof/>
            <w:webHidden/>
          </w:rPr>
          <w:instrText xml:space="preserve"> PAGEREF _Toc526981746 \h </w:instrText>
        </w:r>
        <w:r>
          <w:rPr>
            <w:noProof/>
            <w:webHidden/>
          </w:rPr>
        </w:r>
        <w:r>
          <w:rPr>
            <w:noProof/>
            <w:webHidden/>
          </w:rPr>
          <w:fldChar w:fldCharType="separate"/>
        </w:r>
        <w:r>
          <w:rPr>
            <w:noProof/>
            <w:webHidden/>
          </w:rPr>
          <w:t>19</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47" w:history="1">
        <w:r w:rsidRPr="000536F2">
          <w:rPr>
            <w:rStyle w:val="Hyperlink"/>
            <w:noProof/>
          </w:rPr>
          <w:t>4.3.1.</w:t>
        </w:r>
        <w:r>
          <w:rPr>
            <w:rFonts w:asciiTheme="minorHAnsi" w:eastAsiaTheme="minorEastAsia" w:hAnsiTheme="minorHAnsi" w:cstheme="minorBidi"/>
            <w:noProof/>
            <w:szCs w:val="24"/>
          </w:rPr>
          <w:tab/>
        </w:r>
        <w:r w:rsidRPr="000536F2">
          <w:rPr>
            <w:rStyle w:val="Hyperlink"/>
            <w:noProof/>
          </w:rPr>
          <w:t>Chromosome Representation</w:t>
        </w:r>
        <w:r>
          <w:rPr>
            <w:noProof/>
            <w:webHidden/>
          </w:rPr>
          <w:tab/>
        </w:r>
        <w:r>
          <w:rPr>
            <w:noProof/>
            <w:webHidden/>
          </w:rPr>
          <w:fldChar w:fldCharType="begin"/>
        </w:r>
        <w:r>
          <w:rPr>
            <w:noProof/>
            <w:webHidden/>
          </w:rPr>
          <w:instrText xml:space="preserve"> PAGEREF _Toc526981747 \h </w:instrText>
        </w:r>
        <w:r>
          <w:rPr>
            <w:noProof/>
            <w:webHidden/>
          </w:rPr>
        </w:r>
        <w:r>
          <w:rPr>
            <w:noProof/>
            <w:webHidden/>
          </w:rPr>
          <w:fldChar w:fldCharType="separate"/>
        </w:r>
        <w:r>
          <w:rPr>
            <w:noProof/>
            <w:webHidden/>
          </w:rPr>
          <w:t>20</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48" w:history="1">
        <w:r w:rsidRPr="000536F2">
          <w:rPr>
            <w:rStyle w:val="Hyperlink"/>
            <w:noProof/>
          </w:rPr>
          <w:t>4.3.2.</w:t>
        </w:r>
        <w:r>
          <w:rPr>
            <w:rFonts w:asciiTheme="minorHAnsi" w:eastAsiaTheme="minorEastAsia" w:hAnsiTheme="minorHAnsi" w:cstheme="minorBidi"/>
            <w:noProof/>
            <w:szCs w:val="24"/>
          </w:rPr>
          <w:tab/>
        </w:r>
        <w:r w:rsidRPr="000536F2">
          <w:rPr>
            <w:rStyle w:val="Hyperlink"/>
            <w:noProof/>
          </w:rPr>
          <w:t>Fitness function</w:t>
        </w:r>
        <w:r>
          <w:rPr>
            <w:noProof/>
            <w:webHidden/>
          </w:rPr>
          <w:tab/>
        </w:r>
        <w:r>
          <w:rPr>
            <w:noProof/>
            <w:webHidden/>
          </w:rPr>
          <w:fldChar w:fldCharType="begin"/>
        </w:r>
        <w:r>
          <w:rPr>
            <w:noProof/>
            <w:webHidden/>
          </w:rPr>
          <w:instrText xml:space="preserve"> PAGEREF _Toc526981748 \h </w:instrText>
        </w:r>
        <w:r>
          <w:rPr>
            <w:noProof/>
            <w:webHidden/>
          </w:rPr>
        </w:r>
        <w:r>
          <w:rPr>
            <w:noProof/>
            <w:webHidden/>
          </w:rPr>
          <w:fldChar w:fldCharType="separate"/>
        </w:r>
        <w:r>
          <w:rPr>
            <w:noProof/>
            <w:webHidden/>
          </w:rPr>
          <w:t>21</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49" w:history="1">
        <w:r w:rsidRPr="000536F2">
          <w:rPr>
            <w:rStyle w:val="Hyperlink"/>
            <w:noProof/>
          </w:rPr>
          <w:t>4.3.3.</w:t>
        </w:r>
        <w:r>
          <w:rPr>
            <w:rFonts w:asciiTheme="minorHAnsi" w:eastAsiaTheme="minorEastAsia" w:hAnsiTheme="minorHAnsi" w:cstheme="minorBidi"/>
            <w:noProof/>
            <w:szCs w:val="24"/>
          </w:rPr>
          <w:tab/>
        </w:r>
        <w:r w:rsidRPr="000536F2">
          <w:rPr>
            <w:rStyle w:val="Hyperlink"/>
            <w:noProof/>
          </w:rPr>
          <w:t>Initialization</w:t>
        </w:r>
        <w:r>
          <w:rPr>
            <w:noProof/>
            <w:webHidden/>
          </w:rPr>
          <w:tab/>
        </w:r>
        <w:r>
          <w:rPr>
            <w:noProof/>
            <w:webHidden/>
          </w:rPr>
          <w:fldChar w:fldCharType="begin"/>
        </w:r>
        <w:r>
          <w:rPr>
            <w:noProof/>
            <w:webHidden/>
          </w:rPr>
          <w:instrText xml:space="preserve"> PAGEREF _Toc526981749 \h </w:instrText>
        </w:r>
        <w:r>
          <w:rPr>
            <w:noProof/>
            <w:webHidden/>
          </w:rPr>
        </w:r>
        <w:r>
          <w:rPr>
            <w:noProof/>
            <w:webHidden/>
          </w:rPr>
          <w:fldChar w:fldCharType="separate"/>
        </w:r>
        <w:r>
          <w:rPr>
            <w:noProof/>
            <w:webHidden/>
          </w:rPr>
          <w:t>22</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50" w:history="1">
        <w:r w:rsidRPr="000536F2">
          <w:rPr>
            <w:rStyle w:val="Hyperlink"/>
            <w:noProof/>
          </w:rPr>
          <w:t>4.3.4.</w:t>
        </w:r>
        <w:r>
          <w:rPr>
            <w:rFonts w:asciiTheme="minorHAnsi" w:eastAsiaTheme="minorEastAsia" w:hAnsiTheme="minorHAnsi" w:cstheme="minorBidi"/>
            <w:noProof/>
            <w:szCs w:val="24"/>
          </w:rPr>
          <w:tab/>
        </w:r>
        <w:r w:rsidRPr="000536F2">
          <w:rPr>
            <w:rStyle w:val="Hyperlink"/>
            <w:noProof/>
          </w:rPr>
          <w:t>Operations</w:t>
        </w:r>
        <w:r>
          <w:rPr>
            <w:noProof/>
            <w:webHidden/>
          </w:rPr>
          <w:tab/>
        </w:r>
        <w:r>
          <w:rPr>
            <w:noProof/>
            <w:webHidden/>
          </w:rPr>
          <w:fldChar w:fldCharType="begin"/>
        </w:r>
        <w:r>
          <w:rPr>
            <w:noProof/>
            <w:webHidden/>
          </w:rPr>
          <w:instrText xml:space="preserve"> PAGEREF _Toc526981750 \h </w:instrText>
        </w:r>
        <w:r>
          <w:rPr>
            <w:noProof/>
            <w:webHidden/>
          </w:rPr>
        </w:r>
        <w:r>
          <w:rPr>
            <w:noProof/>
            <w:webHidden/>
          </w:rPr>
          <w:fldChar w:fldCharType="separate"/>
        </w:r>
        <w:r>
          <w:rPr>
            <w:noProof/>
            <w:webHidden/>
          </w:rPr>
          <w:t>23</w:t>
        </w:r>
        <w:r>
          <w:rPr>
            <w:noProof/>
            <w:webHidden/>
          </w:rPr>
          <w:fldChar w:fldCharType="end"/>
        </w:r>
      </w:hyperlink>
    </w:p>
    <w:p w:rsidR="000A64FA" w:rsidRDefault="000A64FA">
      <w:pPr>
        <w:pStyle w:val="TOC3"/>
        <w:rPr>
          <w:rFonts w:asciiTheme="minorHAnsi" w:eastAsiaTheme="minorEastAsia" w:hAnsiTheme="minorHAnsi" w:cstheme="minorBidi"/>
          <w:noProof/>
          <w:szCs w:val="24"/>
        </w:rPr>
      </w:pPr>
      <w:hyperlink w:anchor="_Toc526981751" w:history="1">
        <w:r w:rsidRPr="000536F2">
          <w:rPr>
            <w:rStyle w:val="Hyperlink"/>
            <w:noProof/>
          </w:rPr>
          <w:t>4.3.5.</w:t>
        </w:r>
        <w:r>
          <w:rPr>
            <w:rFonts w:asciiTheme="minorHAnsi" w:eastAsiaTheme="minorEastAsia" w:hAnsiTheme="minorHAnsi" w:cstheme="minorBidi"/>
            <w:noProof/>
            <w:szCs w:val="24"/>
          </w:rPr>
          <w:tab/>
        </w:r>
        <w:r w:rsidRPr="000536F2">
          <w:rPr>
            <w:rStyle w:val="Hyperlink"/>
            <w:noProof/>
          </w:rPr>
          <w:t>Termination conditions</w:t>
        </w:r>
        <w:r>
          <w:rPr>
            <w:noProof/>
            <w:webHidden/>
          </w:rPr>
          <w:tab/>
        </w:r>
        <w:r>
          <w:rPr>
            <w:noProof/>
            <w:webHidden/>
          </w:rPr>
          <w:fldChar w:fldCharType="begin"/>
        </w:r>
        <w:r>
          <w:rPr>
            <w:noProof/>
            <w:webHidden/>
          </w:rPr>
          <w:instrText xml:space="preserve"> PAGEREF _Toc526981751 \h </w:instrText>
        </w:r>
        <w:r>
          <w:rPr>
            <w:noProof/>
            <w:webHidden/>
          </w:rPr>
        </w:r>
        <w:r>
          <w:rPr>
            <w:noProof/>
            <w:webHidden/>
          </w:rPr>
          <w:fldChar w:fldCharType="separate"/>
        </w:r>
        <w:r>
          <w:rPr>
            <w:noProof/>
            <w:webHidden/>
          </w:rPr>
          <w:t>25</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52" w:history="1">
        <w:r w:rsidRPr="000536F2">
          <w:rPr>
            <w:rStyle w:val="Hyperlink"/>
            <w:noProof/>
          </w:rPr>
          <w:t>5.</w:t>
        </w:r>
        <w:r>
          <w:rPr>
            <w:rFonts w:asciiTheme="minorHAnsi" w:eastAsiaTheme="minorEastAsia" w:hAnsiTheme="minorHAnsi" w:cstheme="minorBidi"/>
            <w:noProof/>
            <w:szCs w:val="24"/>
          </w:rPr>
          <w:tab/>
        </w:r>
        <w:r w:rsidRPr="000536F2">
          <w:rPr>
            <w:rStyle w:val="Hyperlink"/>
            <w:noProof/>
          </w:rPr>
          <w:t>Results and discussion</w:t>
        </w:r>
        <w:r>
          <w:rPr>
            <w:noProof/>
            <w:webHidden/>
          </w:rPr>
          <w:tab/>
        </w:r>
        <w:r>
          <w:rPr>
            <w:noProof/>
            <w:webHidden/>
          </w:rPr>
          <w:fldChar w:fldCharType="begin"/>
        </w:r>
        <w:r>
          <w:rPr>
            <w:noProof/>
            <w:webHidden/>
          </w:rPr>
          <w:instrText xml:space="preserve"> PAGEREF _Toc526981752 \h </w:instrText>
        </w:r>
        <w:r>
          <w:rPr>
            <w:noProof/>
            <w:webHidden/>
          </w:rPr>
        </w:r>
        <w:r>
          <w:rPr>
            <w:noProof/>
            <w:webHidden/>
          </w:rPr>
          <w:fldChar w:fldCharType="separate"/>
        </w:r>
        <w:r>
          <w:rPr>
            <w:noProof/>
            <w:webHidden/>
          </w:rPr>
          <w:t>2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53" w:history="1">
        <w:r w:rsidRPr="000536F2">
          <w:rPr>
            <w:rStyle w:val="Hyperlink"/>
            <w:noProof/>
          </w:rPr>
          <w:t>5.1.</w:t>
        </w:r>
        <w:r>
          <w:rPr>
            <w:rFonts w:asciiTheme="minorHAnsi" w:eastAsiaTheme="minorEastAsia" w:hAnsiTheme="minorHAnsi" w:cstheme="minorBidi"/>
            <w:noProof/>
            <w:szCs w:val="24"/>
          </w:rPr>
          <w:tab/>
        </w:r>
        <w:r w:rsidRPr="000536F2">
          <w:rPr>
            <w:rStyle w:val="Hyperlink"/>
            <w:noProof/>
          </w:rPr>
          <w:t>Parameters definition</w:t>
        </w:r>
        <w:r>
          <w:rPr>
            <w:noProof/>
            <w:webHidden/>
          </w:rPr>
          <w:tab/>
        </w:r>
        <w:r>
          <w:rPr>
            <w:noProof/>
            <w:webHidden/>
          </w:rPr>
          <w:fldChar w:fldCharType="begin"/>
        </w:r>
        <w:r>
          <w:rPr>
            <w:noProof/>
            <w:webHidden/>
          </w:rPr>
          <w:instrText xml:space="preserve"> PAGEREF _Toc526981753 \h </w:instrText>
        </w:r>
        <w:r>
          <w:rPr>
            <w:noProof/>
            <w:webHidden/>
          </w:rPr>
        </w:r>
        <w:r>
          <w:rPr>
            <w:noProof/>
            <w:webHidden/>
          </w:rPr>
          <w:fldChar w:fldCharType="separate"/>
        </w:r>
        <w:r>
          <w:rPr>
            <w:noProof/>
            <w:webHidden/>
          </w:rPr>
          <w:t>26</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54" w:history="1">
        <w:r w:rsidRPr="000536F2">
          <w:rPr>
            <w:rStyle w:val="Hyperlink"/>
            <w:noProof/>
          </w:rPr>
          <w:t>5.2.</w:t>
        </w:r>
        <w:r>
          <w:rPr>
            <w:rFonts w:asciiTheme="minorHAnsi" w:eastAsiaTheme="minorEastAsia" w:hAnsiTheme="minorHAnsi" w:cstheme="minorBidi"/>
            <w:noProof/>
            <w:szCs w:val="24"/>
          </w:rPr>
          <w:tab/>
        </w:r>
        <w:r w:rsidRPr="000536F2">
          <w:rPr>
            <w:rStyle w:val="Hyperlink"/>
            <w:noProof/>
          </w:rPr>
          <w:t>Defining the garbage weight to be collected</w:t>
        </w:r>
        <w:r>
          <w:rPr>
            <w:noProof/>
            <w:webHidden/>
          </w:rPr>
          <w:tab/>
        </w:r>
        <w:r>
          <w:rPr>
            <w:noProof/>
            <w:webHidden/>
          </w:rPr>
          <w:fldChar w:fldCharType="begin"/>
        </w:r>
        <w:r>
          <w:rPr>
            <w:noProof/>
            <w:webHidden/>
          </w:rPr>
          <w:instrText xml:space="preserve"> PAGEREF _Toc526981754 \h </w:instrText>
        </w:r>
        <w:r>
          <w:rPr>
            <w:noProof/>
            <w:webHidden/>
          </w:rPr>
        </w:r>
        <w:r>
          <w:rPr>
            <w:noProof/>
            <w:webHidden/>
          </w:rPr>
          <w:fldChar w:fldCharType="separate"/>
        </w:r>
        <w:r>
          <w:rPr>
            <w:noProof/>
            <w:webHidden/>
          </w:rPr>
          <w:t>29</w:t>
        </w:r>
        <w:r>
          <w:rPr>
            <w:noProof/>
            <w:webHidden/>
          </w:rPr>
          <w:fldChar w:fldCharType="end"/>
        </w:r>
      </w:hyperlink>
    </w:p>
    <w:p w:rsidR="000A64FA" w:rsidRDefault="000A64FA">
      <w:pPr>
        <w:pStyle w:val="TOC2"/>
        <w:rPr>
          <w:rFonts w:asciiTheme="minorHAnsi" w:eastAsiaTheme="minorEastAsia" w:hAnsiTheme="minorHAnsi" w:cstheme="minorBidi"/>
          <w:noProof/>
          <w:szCs w:val="24"/>
        </w:rPr>
      </w:pPr>
      <w:hyperlink w:anchor="_Toc526981755" w:history="1">
        <w:r w:rsidRPr="000536F2">
          <w:rPr>
            <w:rStyle w:val="Hyperlink"/>
            <w:noProof/>
          </w:rPr>
          <w:t>5.3.</w:t>
        </w:r>
        <w:r>
          <w:rPr>
            <w:rFonts w:asciiTheme="minorHAnsi" w:eastAsiaTheme="minorEastAsia" w:hAnsiTheme="minorHAnsi" w:cstheme="minorBidi"/>
            <w:noProof/>
            <w:szCs w:val="24"/>
          </w:rPr>
          <w:tab/>
        </w:r>
        <w:r w:rsidRPr="000536F2">
          <w:rPr>
            <w:rStyle w:val="Hyperlink"/>
            <w:noProof/>
          </w:rPr>
          <w:t>Results evaluation</w:t>
        </w:r>
        <w:r>
          <w:rPr>
            <w:noProof/>
            <w:webHidden/>
          </w:rPr>
          <w:tab/>
        </w:r>
        <w:r>
          <w:rPr>
            <w:noProof/>
            <w:webHidden/>
          </w:rPr>
          <w:fldChar w:fldCharType="begin"/>
        </w:r>
        <w:r>
          <w:rPr>
            <w:noProof/>
            <w:webHidden/>
          </w:rPr>
          <w:instrText xml:space="preserve"> PAGEREF _Toc526981755 \h </w:instrText>
        </w:r>
        <w:r>
          <w:rPr>
            <w:noProof/>
            <w:webHidden/>
          </w:rPr>
        </w:r>
        <w:r>
          <w:rPr>
            <w:noProof/>
            <w:webHidden/>
          </w:rPr>
          <w:fldChar w:fldCharType="separate"/>
        </w:r>
        <w:r>
          <w:rPr>
            <w:noProof/>
            <w:webHidden/>
          </w:rPr>
          <w:t>30</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56" w:history="1">
        <w:r w:rsidRPr="000536F2">
          <w:rPr>
            <w:rStyle w:val="Hyperlink"/>
            <w:noProof/>
          </w:rPr>
          <w:t>6.</w:t>
        </w:r>
        <w:r>
          <w:rPr>
            <w:rFonts w:asciiTheme="minorHAnsi" w:eastAsiaTheme="minorEastAsia" w:hAnsiTheme="minorHAnsi" w:cstheme="minorBidi"/>
            <w:noProof/>
            <w:szCs w:val="24"/>
          </w:rPr>
          <w:tab/>
        </w:r>
        <w:r w:rsidRPr="000536F2">
          <w:rPr>
            <w:rStyle w:val="Hyperlink"/>
            <w:noProof/>
          </w:rPr>
          <w:t>Conclusions</w:t>
        </w:r>
        <w:r>
          <w:rPr>
            <w:noProof/>
            <w:webHidden/>
          </w:rPr>
          <w:tab/>
        </w:r>
        <w:r>
          <w:rPr>
            <w:noProof/>
            <w:webHidden/>
          </w:rPr>
          <w:fldChar w:fldCharType="begin"/>
        </w:r>
        <w:r>
          <w:rPr>
            <w:noProof/>
            <w:webHidden/>
          </w:rPr>
          <w:instrText xml:space="preserve"> PAGEREF _Toc526981756 \h </w:instrText>
        </w:r>
        <w:r>
          <w:rPr>
            <w:noProof/>
            <w:webHidden/>
          </w:rPr>
        </w:r>
        <w:r>
          <w:rPr>
            <w:noProof/>
            <w:webHidden/>
          </w:rPr>
          <w:fldChar w:fldCharType="separate"/>
        </w:r>
        <w:r>
          <w:rPr>
            <w:noProof/>
            <w:webHidden/>
          </w:rPr>
          <w:t>33</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57" w:history="1">
        <w:r w:rsidRPr="000536F2">
          <w:rPr>
            <w:rStyle w:val="Hyperlink"/>
            <w:noProof/>
          </w:rPr>
          <w:t>7.</w:t>
        </w:r>
        <w:r>
          <w:rPr>
            <w:rFonts w:asciiTheme="minorHAnsi" w:eastAsiaTheme="minorEastAsia" w:hAnsiTheme="minorHAnsi" w:cstheme="minorBidi"/>
            <w:noProof/>
            <w:szCs w:val="24"/>
          </w:rPr>
          <w:tab/>
        </w:r>
        <w:r w:rsidRPr="000536F2">
          <w:rPr>
            <w:rStyle w:val="Hyperlink"/>
            <w:noProof/>
          </w:rPr>
          <w:t>Limitations and recommendations for future works</w:t>
        </w:r>
        <w:r>
          <w:rPr>
            <w:noProof/>
            <w:webHidden/>
          </w:rPr>
          <w:tab/>
        </w:r>
        <w:r>
          <w:rPr>
            <w:noProof/>
            <w:webHidden/>
          </w:rPr>
          <w:fldChar w:fldCharType="begin"/>
        </w:r>
        <w:r>
          <w:rPr>
            <w:noProof/>
            <w:webHidden/>
          </w:rPr>
          <w:instrText xml:space="preserve"> PAGEREF _Toc526981757 \h </w:instrText>
        </w:r>
        <w:r>
          <w:rPr>
            <w:noProof/>
            <w:webHidden/>
          </w:rPr>
        </w:r>
        <w:r>
          <w:rPr>
            <w:noProof/>
            <w:webHidden/>
          </w:rPr>
          <w:fldChar w:fldCharType="separate"/>
        </w:r>
        <w:r>
          <w:rPr>
            <w:noProof/>
            <w:webHidden/>
          </w:rPr>
          <w:t>34</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58" w:history="1">
        <w:r w:rsidRPr="000536F2">
          <w:rPr>
            <w:rStyle w:val="Hyperlink"/>
            <w:noProof/>
          </w:rPr>
          <w:t>8.</w:t>
        </w:r>
        <w:r>
          <w:rPr>
            <w:rFonts w:asciiTheme="minorHAnsi" w:eastAsiaTheme="minorEastAsia" w:hAnsiTheme="minorHAnsi" w:cstheme="minorBidi"/>
            <w:noProof/>
            <w:szCs w:val="24"/>
          </w:rPr>
          <w:tab/>
        </w:r>
        <w:r w:rsidRPr="000536F2">
          <w:rPr>
            <w:rStyle w:val="Hyperlink"/>
            <w:noProof/>
          </w:rPr>
          <w:t>Bibliography</w:t>
        </w:r>
        <w:r>
          <w:rPr>
            <w:noProof/>
            <w:webHidden/>
          </w:rPr>
          <w:tab/>
        </w:r>
        <w:r>
          <w:rPr>
            <w:noProof/>
            <w:webHidden/>
          </w:rPr>
          <w:fldChar w:fldCharType="begin"/>
        </w:r>
        <w:r>
          <w:rPr>
            <w:noProof/>
            <w:webHidden/>
          </w:rPr>
          <w:instrText xml:space="preserve"> PAGEREF _Toc526981758 \h </w:instrText>
        </w:r>
        <w:r>
          <w:rPr>
            <w:noProof/>
            <w:webHidden/>
          </w:rPr>
        </w:r>
        <w:r>
          <w:rPr>
            <w:noProof/>
            <w:webHidden/>
          </w:rPr>
          <w:fldChar w:fldCharType="separate"/>
        </w:r>
        <w:r>
          <w:rPr>
            <w:noProof/>
            <w:webHidden/>
          </w:rPr>
          <w:t>35</w:t>
        </w:r>
        <w:r>
          <w:rPr>
            <w:noProof/>
            <w:webHidden/>
          </w:rPr>
          <w:fldChar w:fldCharType="end"/>
        </w:r>
      </w:hyperlink>
    </w:p>
    <w:p w:rsidR="000A64FA" w:rsidRDefault="000A64FA">
      <w:pPr>
        <w:pStyle w:val="TOC1"/>
        <w:rPr>
          <w:rFonts w:asciiTheme="minorHAnsi" w:eastAsiaTheme="minorEastAsia" w:hAnsiTheme="minorHAnsi" w:cstheme="minorBidi"/>
          <w:noProof/>
          <w:szCs w:val="24"/>
        </w:rPr>
      </w:pPr>
      <w:hyperlink w:anchor="_Toc526981759" w:history="1">
        <w:r w:rsidRPr="000536F2">
          <w:rPr>
            <w:rStyle w:val="Hyperlink"/>
            <w:noProof/>
          </w:rPr>
          <w:t>9.</w:t>
        </w:r>
        <w:r>
          <w:rPr>
            <w:rFonts w:asciiTheme="minorHAnsi" w:eastAsiaTheme="minorEastAsia" w:hAnsiTheme="minorHAnsi" w:cstheme="minorBidi"/>
            <w:noProof/>
            <w:szCs w:val="24"/>
          </w:rPr>
          <w:tab/>
        </w:r>
        <w:r w:rsidRPr="000536F2">
          <w:rPr>
            <w:rStyle w:val="Hyperlink"/>
            <w:noProof/>
          </w:rPr>
          <w:t>Appendix (optional)</w:t>
        </w:r>
        <w:r>
          <w:rPr>
            <w:noProof/>
            <w:webHidden/>
          </w:rPr>
          <w:tab/>
        </w:r>
        <w:r>
          <w:rPr>
            <w:noProof/>
            <w:webHidden/>
          </w:rPr>
          <w:fldChar w:fldCharType="begin"/>
        </w:r>
        <w:r>
          <w:rPr>
            <w:noProof/>
            <w:webHidden/>
          </w:rPr>
          <w:instrText xml:space="preserve"> PAGEREF _Toc526981759 \h </w:instrText>
        </w:r>
        <w:r>
          <w:rPr>
            <w:noProof/>
            <w:webHidden/>
          </w:rPr>
        </w:r>
        <w:r>
          <w:rPr>
            <w:noProof/>
            <w:webHidden/>
          </w:rPr>
          <w:fldChar w:fldCharType="separate"/>
        </w:r>
        <w:r>
          <w:rPr>
            <w:noProof/>
            <w:webHidden/>
          </w:rPr>
          <w:t>38</w:t>
        </w:r>
        <w:r>
          <w:rPr>
            <w:noProof/>
            <w:webHidden/>
          </w:rPr>
          <w:fldChar w:fldCharType="end"/>
        </w:r>
      </w:hyperlink>
    </w:p>
    <w:p w:rsidR="000A64FA" w:rsidRDefault="000A64FA">
      <w:pPr>
        <w:pStyle w:val="TOC1"/>
        <w:tabs>
          <w:tab w:val="left" w:pos="720"/>
        </w:tabs>
        <w:rPr>
          <w:rFonts w:asciiTheme="minorHAnsi" w:eastAsiaTheme="minorEastAsia" w:hAnsiTheme="minorHAnsi" w:cstheme="minorBidi"/>
          <w:noProof/>
          <w:szCs w:val="24"/>
        </w:rPr>
      </w:pPr>
      <w:hyperlink w:anchor="_Toc526981760" w:history="1">
        <w:r w:rsidRPr="000536F2">
          <w:rPr>
            <w:rStyle w:val="Hyperlink"/>
            <w:noProof/>
          </w:rPr>
          <w:t>10.</w:t>
        </w:r>
        <w:r>
          <w:rPr>
            <w:rFonts w:asciiTheme="minorHAnsi" w:eastAsiaTheme="minorEastAsia" w:hAnsiTheme="minorHAnsi" w:cstheme="minorBidi"/>
            <w:noProof/>
            <w:szCs w:val="24"/>
          </w:rPr>
          <w:tab/>
        </w:r>
        <w:r w:rsidRPr="000536F2">
          <w:rPr>
            <w:rStyle w:val="Hyperlink"/>
            <w:noProof/>
          </w:rPr>
          <w:t>Annexes (optional)</w:t>
        </w:r>
        <w:r>
          <w:rPr>
            <w:noProof/>
            <w:webHidden/>
          </w:rPr>
          <w:tab/>
        </w:r>
        <w:r>
          <w:rPr>
            <w:noProof/>
            <w:webHidden/>
          </w:rPr>
          <w:fldChar w:fldCharType="begin"/>
        </w:r>
        <w:r>
          <w:rPr>
            <w:noProof/>
            <w:webHidden/>
          </w:rPr>
          <w:instrText xml:space="preserve"> PAGEREF _Toc526981760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0A64F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6981707" w:history="1">
        <w:r w:rsidR="000A64FA" w:rsidRPr="00376116">
          <w:rPr>
            <w:rStyle w:val="Hyperlink"/>
            <w:noProof/>
          </w:rPr>
          <w:t>Figure 2.1 – Tournament selection</w:t>
        </w:r>
        <w:r w:rsidR="000A64FA">
          <w:rPr>
            <w:noProof/>
            <w:webHidden/>
          </w:rPr>
          <w:tab/>
        </w:r>
        <w:r w:rsidR="000A64FA">
          <w:rPr>
            <w:noProof/>
            <w:webHidden/>
          </w:rPr>
          <w:fldChar w:fldCharType="begin"/>
        </w:r>
        <w:r w:rsidR="000A64FA">
          <w:rPr>
            <w:noProof/>
            <w:webHidden/>
          </w:rPr>
          <w:instrText xml:space="preserve"> PAGEREF _Toc526981707 \h </w:instrText>
        </w:r>
        <w:r w:rsidR="000A64FA">
          <w:rPr>
            <w:noProof/>
            <w:webHidden/>
          </w:rPr>
        </w:r>
        <w:r w:rsidR="000A64FA">
          <w:rPr>
            <w:noProof/>
            <w:webHidden/>
          </w:rPr>
          <w:fldChar w:fldCharType="separate"/>
        </w:r>
        <w:r w:rsidR="000A64FA">
          <w:rPr>
            <w:noProof/>
            <w:webHidden/>
          </w:rPr>
          <w:t>10</w:t>
        </w:r>
        <w:r w:rsidR="000A64FA">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08" w:history="1">
        <w:r w:rsidRPr="00376116">
          <w:rPr>
            <w:rStyle w:val="Hyperlink"/>
            <w:noProof/>
          </w:rPr>
          <w:t>Figure 2.2 – One-point crossover</w:t>
        </w:r>
        <w:r>
          <w:rPr>
            <w:noProof/>
            <w:webHidden/>
          </w:rPr>
          <w:tab/>
        </w:r>
        <w:r>
          <w:rPr>
            <w:noProof/>
            <w:webHidden/>
          </w:rPr>
          <w:fldChar w:fldCharType="begin"/>
        </w:r>
        <w:r>
          <w:rPr>
            <w:noProof/>
            <w:webHidden/>
          </w:rPr>
          <w:instrText xml:space="preserve"> PAGEREF _Toc526981708 \h </w:instrText>
        </w:r>
        <w:r>
          <w:rPr>
            <w:noProof/>
            <w:webHidden/>
          </w:rPr>
        </w:r>
        <w:r>
          <w:rPr>
            <w:noProof/>
            <w:webHidden/>
          </w:rPr>
          <w:fldChar w:fldCharType="separate"/>
        </w:r>
        <w:r>
          <w:rPr>
            <w:noProof/>
            <w:webHidden/>
          </w:rPr>
          <w:t>1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09" w:history="1">
        <w:r w:rsidRPr="00376116">
          <w:rPr>
            <w:rStyle w:val="Hyperlink"/>
            <w:noProof/>
          </w:rPr>
          <w:t>Figure 2.3 – Two-point crossover</w:t>
        </w:r>
        <w:r>
          <w:rPr>
            <w:noProof/>
            <w:webHidden/>
          </w:rPr>
          <w:tab/>
        </w:r>
        <w:r>
          <w:rPr>
            <w:noProof/>
            <w:webHidden/>
          </w:rPr>
          <w:fldChar w:fldCharType="begin"/>
        </w:r>
        <w:r>
          <w:rPr>
            <w:noProof/>
            <w:webHidden/>
          </w:rPr>
          <w:instrText xml:space="preserve"> PAGEREF _Toc526981709 \h </w:instrText>
        </w:r>
        <w:r>
          <w:rPr>
            <w:noProof/>
            <w:webHidden/>
          </w:rPr>
        </w:r>
        <w:r>
          <w:rPr>
            <w:noProof/>
            <w:webHidden/>
          </w:rPr>
          <w:fldChar w:fldCharType="separate"/>
        </w:r>
        <w:r>
          <w:rPr>
            <w:noProof/>
            <w:webHidden/>
          </w:rPr>
          <w:t>1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0" w:history="1">
        <w:r w:rsidRPr="00376116">
          <w:rPr>
            <w:rStyle w:val="Hyperlink"/>
            <w:noProof/>
          </w:rPr>
          <w:t>Figure 2.4 – Swap mutation</w:t>
        </w:r>
        <w:r>
          <w:rPr>
            <w:noProof/>
            <w:webHidden/>
          </w:rPr>
          <w:tab/>
        </w:r>
        <w:r>
          <w:rPr>
            <w:noProof/>
            <w:webHidden/>
          </w:rPr>
          <w:fldChar w:fldCharType="begin"/>
        </w:r>
        <w:r>
          <w:rPr>
            <w:noProof/>
            <w:webHidden/>
          </w:rPr>
          <w:instrText xml:space="preserve"> PAGEREF _Toc526981710 \h </w:instrText>
        </w:r>
        <w:r>
          <w:rPr>
            <w:noProof/>
            <w:webHidden/>
          </w:rPr>
        </w:r>
        <w:r>
          <w:rPr>
            <w:noProof/>
            <w:webHidden/>
          </w:rPr>
          <w:fldChar w:fldCharType="separate"/>
        </w:r>
        <w:r>
          <w:rPr>
            <w:noProof/>
            <w:webHidden/>
          </w:rPr>
          <w:t>12</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1" w:history="1">
        <w:r w:rsidRPr="00376116">
          <w:rPr>
            <w:rStyle w:val="Hyperlink"/>
            <w:noProof/>
          </w:rPr>
          <w:t>Figure 4.1 – OSM’s node example</w:t>
        </w:r>
        <w:r>
          <w:rPr>
            <w:noProof/>
            <w:webHidden/>
          </w:rPr>
          <w:tab/>
        </w:r>
        <w:r>
          <w:rPr>
            <w:noProof/>
            <w:webHidden/>
          </w:rPr>
          <w:fldChar w:fldCharType="begin"/>
        </w:r>
        <w:r>
          <w:rPr>
            <w:noProof/>
            <w:webHidden/>
          </w:rPr>
          <w:instrText xml:space="preserve"> PAGEREF _Toc526981711 \h </w:instrText>
        </w:r>
        <w:r>
          <w:rPr>
            <w:noProof/>
            <w:webHidden/>
          </w:rPr>
        </w:r>
        <w:r>
          <w:rPr>
            <w:noProof/>
            <w:webHidden/>
          </w:rPr>
          <w:fldChar w:fldCharType="separate"/>
        </w:r>
        <w:r>
          <w:rPr>
            <w:noProof/>
            <w:webHidden/>
          </w:rPr>
          <w:t>16</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2" w:history="1">
        <w:r w:rsidRPr="00376116">
          <w:rPr>
            <w:rStyle w:val="Hyperlink"/>
            <w:noProof/>
          </w:rPr>
          <w:t>Figure 4.2 – OSM’s way example</w:t>
        </w:r>
        <w:r>
          <w:rPr>
            <w:noProof/>
            <w:webHidden/>
          </w:rPr>
          <w:tab/>
        </w:r>
        <w:r>
          <w:rPr>
            <w:noProof/>
            <w:webHidden/>
          </w:rPr>
          <w:fldChar w:fldCharType="begin"/>
        </w:r>
        <w:r>
          <w:rPr>
            <w:noProof/>
            <w:webHidden/>
          </w:rPr>
          <w:instrText xml:space="preserve"> PAGEREF _Toc526981712 \h </w:instrText>
        </w:r>
        <w:r>
          <w:rPr>
            <w:noProof/>
            <w:webHidden/>
          </w:rPr>
        </w:r>
        <w:r>
          <w:rPr>
            <w:noProof/>
            <w:webHidden/>
          </w:rPr>
          <w:fldChar w:fldCharType="separate"/>
        </w:r>
        <w:r>
          <w:rPr>
            <w:noProof/>
            <w:webHidden/>
          </w:rPr>
          <w:t>17</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3" w:history="1">
        <w:r w:rsidRPr="00376116">
          <w:rPr>
            <w:rStyle w:val="Hyperlink"/>
            <w:noProof/>
          </w:rPr>
          <w:t>Figure 4.3 – Campolide representation with OSMnx</w:t>
        </w:r>
        <w:r>
          <w:rPr>
            <w:noProof/>
            <w:webHidden/>
          </w:rPr>
          <w:tab/>
        </w:r>
        <w:r>
          <w:rPr>
            <w:noProof/>
            <w:webHidden/>
          </w:rPr>
          <w:fldChar w:fldCharType="begin"/>
        </w:r>
        <w:r>
          <w:rPr>
            <w:noProof/>
            <w:webHidden/>
          </w:rPr>
          <w:instrText xml:space="preserve"> PAGEREF _Toc526981713 \h </w:instrText>
        </w:r>
        <w:r>
          <w:rPr>
            <w:noProof/>
            <w:webHidden/>
          </w:rPr>
        </w:r>
        <w:r>
          <w:rPr>
            <w:noProof/>
            <w:webHidden/>
          </w:rPr>
          <w:fldChar w:fldCharType="separate"/>
        </w:r>
        <w:r>
          <w:rPr>
            <w:noProof/>
            <w:webHidden/>
          </w:rPr>
          <w:t>17</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4" w:history="1">
        <w:r w:rsidRPr="00376116">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6981714 \h </w:instrText>
        </w:r>
        <w:r>
          <w:rPr>
            <w:noProof/>
            <w:webHidden/>
          </w:rPr>
        </w:r>
        <w:r>
          <w:rPr>
            <w:noProof/>
            <w:webHidden/>
          </w:rPr>
          <w:fldChar w:fldCharType="separate"/>
        </w:r>
        <w:r>
          <w:rPr>
            <w:noProof/>
            <w:webHidden/>
          </w:rPr>
          <w:t>18</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5" w:history="1">
        <w:r w:rsidRPr="00376116">
          <w:rPr>
            <w:rStyle w:val="Hyperlink"/>
            <w:noProof/>
          </w:rPr>
          <w:t>Figure 4.5 – Chromosome representation</w:t>
        </w:r>
        <w:r>
          <w:rPr>
            <w:noProof/>
            <w:webHidden/>
          </w:rPr>
          <w:tab/>
        </w:r>
        <w:r>
          <w:rPr>
            <w:noProof/>
            <w:webHidden/>
          </w:rPr>
          <w:fldChar w:fldCharType="begin"/>
        </w:r>
        <w:r>
          <w:rPr>
            <w:noProof/>
            <w:webHidden/>
          </w:rPr>
          <w:instrText xml:space="preserve"> PAGEREF _Toc526981715 \h </w:instrText>
        </w:r>
        <w:r>
          <w:rPr>
            <w:noProof/>
            <w:webHidden/>
          </w:rPr>
        </w:r>
        <w:r>
          <w:rPr>
            <w:noProof/>
            <w:webHidden/>
          </w:rPr>
          <w:fldChar w:fldCharType="separate"/>
        </w:r>
        <w:r>
          <w:rPr>
            <w:noProof/>
            <w:webHidden/>
          </w:rPr>
          <w:t>20</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6" w:history="1">
        <w:r w:rsidRPr="00376116">
          <w:rPr>
            <w:rStyle w:val="Hyperlink"/>
            <w:noProof/>
          </w:rPr>
          <w:t>Figure 4.6 – Chromosome data structure</w:t>
        </w:r>
        <w:r>
          <w:rPr>
            <w:noProof/>
            <w:webHidden/>
          </w:rPr>
          <w:tab/>
        </w:r>
        <w:r>
          <w:rPr>
            <w:noProof/>
            <w:webHidden/>
          </w:rPr>
          <w:fldChar w:fldCharType="begin"/>
        </w:r>
        <w:r>
          <w:rPr>
            <w:noProof/>
            <w:webHidden/>
          </w:rPr>
          <w:instrText xml:space="preserve"> PAGEREF _Toc526981716 \h </w:instrText>
        </w:r>
        <w:r>
          <w:rPr>
            <w:noProof/>
            <w:webHidden/>
          </w:rPr>
        </w:r>
        <w:r>
          <w:rPr>
            <w:noProof/>
            <w:webHidden/>
          </w:rPr>
          <w:fldChar w:fldCharType="separate"/>
        </w:r>
        <w:r>
          <w:rPr>
            <w:noProof/>
            <w:webHidden/>
          </w:rPr>
          <w:t>20</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7" w:history="1">
        <w:r w:rsidRPr="00376116">
          <w:rPr>
            <w:rStyle w:val="Hyperlink"/>
            <w:noProof/>
          </w:rPr>
          <w:t>Figure 4.7 – Truck data explanation</w:t>
        </w:r>
        <w:r>
          <w:rPr>
            <w:noProof/>
            <w:webHidden/>
          </w:rPr>
          <w:tab/>
        </w:r>
        <w:r>
          <w:rPr>
            <w:noProof/>
            <w:webHidden/>
          </w:rPr>
          <w:fldChar w:fldCharType="begin"/>
        </w:r>
        <w:r>
          <w:rPr>
            <w:noProof/>
            <w:webHidden/>
          </w:rPr>
          <w:instrText xml:space="preserve"> PAGEREF _Toc526981717 \h </w:instrText>
        </w:r>
        <w:r>
          <w:rPr>
            <w:noProof/>
            <w:webHidden/>
          </w:rPr>
        </w:r>
        <w:r>
          <w:rPr>
            <w:noProof/>
            <w:webHidden/>
          </w:rPr>
          <w:fldChar w:fldCharType="separate"/>
        </w:r>
        <w:r>
          <w:rPr>
            <w:noProof/>
            <w:webHidden/>
          </w:rPr>
          <w:t>2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8" w:history="1">
        <w:r w:rsidRPr="00376116">
          <w:rPr>
            <w:rStyle w:val="Hyperlink"/>
            <w:noProof/>
          </w:rPr>
          <w:t>Figure 4.8 – Path distance calculation example</w:t>
        </w:r>
        <w:r>
          <w:rPr>
            <w:noProof/>
            <w:webHidden/>
          </w:rPr>
          <w:tab/>
        </w:r>
        <w:r>
          <w:rPr>
            <w:noProof/>
            <w:webHidden/>
          </w:rPr>
          <w:fldChar w:fldCharType="begin"/>
        </w:r>
        <w:r>
          <w:rPr>
            <w:noProof/>
            <w:webHidden/>
          </w:rPr>
          <w:instrText xml:space="preserve"> PAGEREF _Toc526981718 \h </w:instrText>
        </w:r>
        <w:r>
          <w:rPr>
            <w:noProof/>
            <w:webHidden/>
          </w:rPr>
        </w:r>
        <w:r>
          <w:rPr>
            <w:noProof/>
            <w:webHidden/>
          </w:rPr>
          <w:fldChar w:fldCharType="separate"/>
        </w:r>
        <w:r>
          <w:rPr>
            <w:noProof/>
            <w:webHidden/>
          </w:rPr>
          <w:t>22</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19" w:history="1">
        <w:r w:rsidRPr="00376116">
          <w:rPr>
            <w:rStyle w:val="Hyperlink"/>
            <w:noProof/>
          </w:rPr>
          <w:t>Figure 4.9 – Crossover operation</w:t>
        </w:r>
        <w:r>
          <w:rPr>
            <w:noProof/>
            <w:webHidden/>
          </w:rPr>
          <w:tab/>
        </w:r>
        <w:r>
          <w:rPr>
            <w:noProof/>
            <w:webHidden/>
          </w:rPr>
          <w:fldChar w:fldCharType="begin"/>
        </w:r>
        <w:r>
          <w:rPr>
            <w:noProof/>
            <w:webHidden/>
          </w:rPr>
          <w:instrText xml:space="preserve"> PAGEREF _Toc526981719 \h </w:instrText>
        </w:r>
        <w:r>
          <w:rPr>
            <w:noProof/>
            <w:webHidden/>
          </w:rPr>
        </w:r>
        <w:r>
          <w:rPr>
            <w:noProof/>
            <w:webHidden/>
          </w:rPr>
          <w:fldChar w:fldCharType="separate"/>
        </w:r>
        <w:r>
          <w:rPr>
            <w:noProof/>
            <w:webHidden/>
          </w:rPr>
          <w:t>24</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0" w:history="1">
        <w:r w:rsidRPr="00376116">
          <w:rPr>
            <w:rStyle w:val="Hyperlink"/>
            <w:noProof/>
          </w:rPr>
          <w:t>Figure 5.1 – GA parameters choice</w:t>
        </w:r>
        <w:r>
          <w:rPr>
            <w:noProof/>
            <w:webHidden/>
          </w:rPr>
          <w:tab/>
        </w:r>
        <w:r>
          <w:rPr>
            <w:noProof/>
            <w:webHidden/>
          </w:rPr>
          <w:fldChar w:fldCharType="begin"/>
        </w:r>
        <w:r>
          <w:rPr>
            <w:noProof/>
            <w:webHidden/>
          </w:rPr>
          <w:instrText xml:space="preserve"> PAGEREF _Toc526981720 \h </w:instrText>
        </w:r>
        <w:r>
          <w:rPr>
            <w:noProof/>
            <w:webHidden/>
          </w:rPr>
        </w:r>
        <w:r>
          <w:rPr>
            <w:noProof/>
            <w:webHidden/>
          </w:rPr>
          <w:fldChar w:fldCharType="separate"/>
        </w:r>
        <w:r>
          <w:rPr>
            <w:noProof/>
            <w:webHidden/>
          </w:rPr>
          <w:t>28</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1" w:history="1">
        <w:r w:rsidRPr="00376116">
          <w:rPr>
            <w:rStyle w:val="Hyperlink"/>
            <w:noProof/>
          </w:rPr>
          <w:t>Figure 5.2 – Combination 26 fitness evolution</w:t>
        </w:r>
        <w:r>
          <w:rPr>
            <w:noProof/>
            <w:webHidden/>
          </w:rPr>
          <w:tab/>
        </w:r>
        <w:r>
          <w:rPr>
            <w:noProof/>
            <w:webHidden/>
          </w:rPr>
          <w:fldChar w:fldCharType="begin"/>
        </w:r>
        <w:r>
          <w:rPr>
            <w:noProof/>
            <w:webHidden/>
          </w:rPr>
          <w:instrText xml:space="preserve"> PAGEREF _Toc526981721 \h </w:instrText>
        </w:r>
        <w:r>
          <w:rPr>
            <w:noProof/>
            <w:webHidden/>
          </w:rPr>
        </w:r>
        <w:r>
          <w:rPr>
            <w:noProof/>
            <w:webHidden/>
          </w:rPr>
          <w:fldChar w:fldCharType="separate"/>
        </w:r>
        <w:r>
          <w:rPr>
            <w:noProof/>
            <w:webHidden/>
          </w:rPr>
          <w:t>29</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2" w:history="1">
        <w:r w:rsidRPr="00376116">
          <w:rPr>
            <w:rStyle w:val="Hyperlink"/>
            <w:noProof/>
          </w:rPr>
          <w:t>Figure 5.3 – Example of route</w:t>
        </w:r>
        <w:r>
          <w:rPr>
            <w:noProof/>
            <w:webHidden/>
          </w:rPr>
          <w:tab/>
        </w:r>
        <w:r>
          <w:rPr>
            <w:noProof/>
            <w:webHidden/>
          </w:rPr>
          <w:fldChar w:fldCharType="begin"/>
        </w:r>
        <w:r>
          <w:rPr>
            <w:noProof/>
            <w:webHidden/>
          </w:rPr>
          <w:instrText xml:space="preserve"> PAGEREF _Toc526981722 \h </w:instrText>
        </w:r>
        <w:r>
          <w:rPr>
            <w:noProof/>
            <w:webHidden/>
          </w:rPr>
        </w:r>
        <w:r>
          <w:rPr>
            <w:noProof/>
            <w:webHidden/>
          </w:rPr>
          <w:fldChar w:fldCharType="separate"/>
        </w:r>
        <w:r>
          <w:rPr>
            <w:noProof/>
            <w:webHidden/>
          </w:rPr>
          <w:t>30</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3" w:history="1">
        <w:r w:rsidRPr="00376116">
          <w:rPr>
            <w:rStyle w:val="Hyperlink"/>
            <w:noProof/>
          </w:rPr>
          <w:t>Figure 5.4 – Route 1</w:t>
        </w:r>
        <w:r>
          <w:rPr>
            <w:noProof/>
            <w:webHidden/>
          </w:rPr>
          <w:tab/>
        </w:r>
        <w:r>
          <w:rPr>
            <w:noProof/>
            <w:webHidden/>
          </w:rPr>
          <w:fldChar w:fldCharType="begin"/>
        </w:r>
        <w:r>
          <w:rPr>
            <w:noProof/>
            <w:webHidden/>
          </w:rPr>
          <w:instrText xml:space="preserve"> PAGEREF _Toc526981723 \h </w:instrText>
        </w:r>
        <w:r>
          <w:rPr>
            <w:noProof/>
            <w:webHidden/>
          </w:rPr>
        </w:r>
        <w:r>
          <w:rPr>
            <w:noProof/>
            <w:webHidden/>
          </w:rPr>
          <w:fldChar w:fldCharType="separate"/>
        </w:r>
        <w:r>
          <w:rPr>
            <w:noProof/>
            <w:webHidden/>
          </w:rPr>
          <w:t>3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4" w:history="1">
        <w:r w:rsidRPr="00376116">
          <w:rPr>
            <w:rStyle w:val="Hyperlink"/>
            <w:noProof/>
          </w:rPr>
          <w:t>Figure 5.5 – Route 2</w:t>
        </w:r>
        <w:r>
          <w:rPr>
            <w:noProof/>
            <w:webHidden/>
          </w:rPr>
          <w:tab/>
        </w:r>
        <w:r>
          <w:rPr>
            <w:noProof/>
            <w:webHidden/>
          </w:rPr>
          <w:fldChar w:fldCharType="begin"/>
        </w:r>
        <w:r>
          <w:rPr>
            <w:noProof/>
            <w:webHidden/>
          </w:rPr>
          <w:instrText xml:space="preserve"> PAGEREF _Toc526981724 \h </w:instrText>
        </w:r>
        <w:r>
          <w:rPr>
            <w:noProof/>
            <w:webHidden/>
          </w:rPr>
        </w:r>
        <w:r>
          <w:rPr>
            <w:noProof/>
            <w:webHidden/>
          </w:rPr>
          <w:fldChar w:fldCharType="separate"/>
        </w:r>
        <w:r>
          <w:rPr>
            <w:noProof/>
            <w:webHidden/>
          </w:rPr>
          <w:t>3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5" w:history="1">
        <w:r w:rsidRPr="00376116">
          <w:rPr>
            <w:rStyle w:val="Hyperlink"/>
            <w:noProof/>
          </w:rPr>
          <w:t>Figure 5.6 – Route 3</w:t>
        </w:r>
        <w:r>
          <w:rPr>
            <w:noProof/>
            <w:webHidden/>
          </w:rPr>
          <w:tab/>
        </w:r>
        <w:r>
          <w:rPr>
            <w:noProof/>
            <w:webHidden/>
          </w:rPr>
          <w:fldChar w:fldCharType="begin"/>
        </w:r>
        <w:r>
          <w:rPr>
            <w:noProof/>
            <w:webHidden/>
          </w:rPr>
          <w:instrText xml:space="preserve"> PAGEREF _Toc526981725 \h </w:instrText>
        </w:r>
        <w:r>
          <w:rPr>
            <w:noProof/>
            <w:webHidden/>
          </w:rPr>
        </w:r>
        <w:r>
          <w:rPr>
            <w:noProof/>
            <w:webHidden/>
          </w:rPr>
          <w:fldChar w:fldCharType="separate"/>
        </w:r>
        <w:r>
          <w:rPr>
            <w:noProof/>
            <w:webHidden/>
          </w:rPr>
          <w:t>3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6" w:history="1">
        <w:r w:rsidRPr="00376116">
          <w:rPr>
            <w:rStyle w:val="Hyperlink"/>
            <w:noProof/>
          </w:rPr>
          <w:t>Figure 5.7 – Route 4</w:t>
        </w:r>
        <w:r>
          <w:rPr>
            <w:noProof/>
            <w:webHidden/>
          </w:rPr>
          <w:tab/>
        </w:r>
        <w:r>
          <w:rPr>
            <w:noProof/>
            <w:webHidden/>
          </w:rPr>
          <w:fldChar w:fldCharType="begin"/>
        </w:r>
        <w:r>
          <w:rPr>
            <w:noProof/>
            <w:webHidden/>
          </w:rPr>
          <w:instrText xml:space="preserve"> PAGEREF _Toc526981726 \h </w:instrText>
        </w:r>
        <w:r>
          <w:rPr>
            <w:noProof/>
            <w:webHidden/>
          </w:rPr>
        </w:r>
        <w:r>
          <w:rPr>
            <w:noProof/>
            <w:webHidden/>
          </w:rPr>
          <w:fldChar w:fldCharType="separate"/>
        </w:r>
        <w:r>
          <w:rPr>
            <w:noProof/>
            <w:webHidden/>
          </w:rPr>
          <w:t>31</w:t>
        </w:r>
        <w:r>
          <w:rPr>
            <w:noProof/>
            <w:webHidden/>
          </w:rPr>
          <w:fldChar w:fldCharType="end"/>
        </w:r>
      </w:hyperlink>
    </w:p>
    <w:p w:rsidR="000A64FA" w:rsidRDefault="000A64FA">
      <w:pPr>
        <w:pStyle w:val="TableofFigures"/>
        <w:tabs>
          <w:tab w:val="right" w:leader="dot" w:pos="9060"/>
        </w:tabs>
        <w:rPr>
          <w:rFonts w:asciiTheme="minorHAnsi" w:eastAsiaTheme="minorEastAsia" w:hAnsiTheme="minorHAnsi" w:cstheme="minorBidi"/>
          <w:noProof/>
          <w:szCs w:val="24"/>
          <w:lang w:eastAsia="en-US"/>
        </w:rPr>
      </w:pPr>
      <w:hyperlink w:anchor="_Toc526981727" w:history="1">
        <w:r w:rsidRPr="00376116">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6981727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0A64FA"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0A64FA">
        <w:rPr>
          <w:b/>
          <w:bCs/>
          <w:caps/>
        </w:rPr>
        <w:instrText xml:space="preserve"> TOC \c "Table" </w:instrText>
      </w:r>
      <w:r>
        <w:rPr>
          <w:b/>
          <w:bCs/>
          <w:caps/>
        </w:rPr>
        <w:fldChar w:fldCharType="separate"/>
      </w:r>
      <w:r w:rsidR="000A64FA">
        <w:rPr>
          <w:noProof/>
        </w:rPr>
        <w:t>Table 1.1 – Waste generation projection for 2025 by region. Adapted from Hoornweg, D., &amp; Bhada-Tata, P. (2012)</w:t>
      </w:r>
      <w:r w:rsidR="000A64FA">
        <w:rPr>
          <w:noProof/>
        </w:rPr>
        <w:tab/>
      </w:r>
      <w:r w:rsidR="000A64FA">
        <w:rPr>
          <w:noProof/>
        </w:rPr>
        <w:fldChar w:fldCharType="begin"/>
      </w:r>
      <w:r w:rsidR="000A64FA">
        <w:rPr>
          <w:noProof/>
        </w:rPr>
        <w:instrText xml:space="preserve"> PAGEREF _Toc526981700 \h </w:instrText>
      </w:r>
      <w:r w:rsidR="000A64FA">
        <w:rPr>
          <w:noProof/>
        </w:rPr>
      </w:r>
      <w:r w:rsidR="000A64FA">
        <w:rPr>
          <w:noProof/>
        </w:rPr>
        <w:fldChar w:fldCharType="separate"/>
      </w:r>
      <w:r w:rsidR="000A64FA">
        <w:rPr>
          <w:noProof/>
        </w:rPr>
        <w:t>2</w:t>
      </w:r>
      <w:r w:rsidR="000A64FA">
        <w:rPr>
          <w:noProof/>
        </w:rPr>
        <w:fldChar w:fldCharType="end"/>
      </w:r>
    </w:p>
    <w:p w:rsidR="000A64FA" w:rsidRDefault="000A64FA">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6981701 \h </w:instrText>
      </w:r>
      <w:r>
        <w:rPr>
          <w:noProof/>
        </w:rPr>
      </w:r>
      <w:r>
        <w:rPr>
          <w:noProof/>
        </w:rPr>
        <w:fldChar w:fldCharType="separate"/>
      </w:r>
      <w:r>
        <w:rPr>
          <w:noProof/>
        </w:rPr>
        <w:t>8</w:t>
      </w:r>
      <w:r>
        <w:rPr>
          <w:noProof/>
        </w:rPr>
        <w:fldChar w:fldCharType="end"/>
      </w:r>
    </w:p>
    <w:p w:rsidR="000A64FA" w:rsidRDefault="000A64FA">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6981702 \h </w:instrText>
      </w:r>
      <w:r>
        <w:rPr>
          <w:noProof/>
        </w:rPr>
      </w:r>
      <w:r>
        <w:rPr>
          <w:noProof/>
        </w:rPr>
        <w:fldChar w:fldCharType="separate"/>
      </w:r>
      <w:r>
        <w:rPr>
          <w:noProof/>
        </w:rPr>
        <w:t>27</w:t>
      </w:r>
      <w:r>
        <w:rPr>
          <w:noProof/>
        </w:rPr>
        <w:fldChar w:fldCharType="end"/>
      </w:r>
    </w:p>
    <w:p w:rsidR="000A64FA" w:rsidRDefault="000A64FA">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6981703 \h </w:instrText>
      </w:r>
      <w:r>
        <w:rPr>
          <w:noProof/>
        </w:rPr>
      </w:r>
      <w:r>
        <w:rPr>
          <w:noProof/>
        </w:rPr>
        <w:fldChar w:fldCharType="separate"/>
      </w:r>
      <w:r>
        <w:rPr>
          <w:noProof/>
        </w:rPr>
        <w:t>32</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401541" w:rsidRDefault="00401541" w:rsidP="00B14ED7">
      <w:pPr>
        <w:pStyle w:val="Heading1"/>
        <w:numPr>
          <w:ilvl w:val="0"/>
          <w:numId w:val="0"/>
        </w:numPr>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6981728"/>
      <w:r w:rsidRPr="00401541">
        <w:lastRenderedPageBreak/>
        <w:t>Introduction</w:t>
      </w:r>
      <w:bookmarkEnd w:id="1"/>
    </w:p>
    <w:p w:rsidR="00C44CA3" w:rsidRDefault="005247B5">
      <w:pPr>
        <w:pStyle w:val="Heading2"/>
      </w:pPr>
      <w:bookmarkStart w:id="2" w:name="_Toc526981729"/>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w:t>
      </w:r>
      <w:r w:rsidR="00676063">
        <w:t xml:space="preserve"> (</w:t>
      </w:r>
      <w:proofErr w:type="spellStart"/>
      <w:r w:rsidR="00676063" w:rsidRPr="00676063">
        <w:t>Organisation</w:t>
      </w:r>
      <w:proofErr w:type="spellEnd"/>
      <w:r w:rsidR="00676063" w:rsidRPr="00676063">
        <w:t xml:space="preserve"> for Economic Co-operation and Development</w:t>
      </w:r>
      <w:r w:rsidR="00676063">
        <w:t>)</w:t>
      </w:r>
      <w:r w:rsidR="00F640A8">
        <w:t>, currently the bigger generator, will increase their waste generation by 11%, and EAP</w:t>
      </w:r>
      <w:r w:rsidR="00676063">
        <w:t xml:space="preserve"> (</w:t>
      </w:r>
      <w:r w:rsidR="00676063" w:rsidRPr="00676063">
        <w:t>East Asia and pacific</w:t>
      </w:r>
      <w:r w:rsidR="00676063">
        <w:t>)</w:t>
      </w:r>
      <w:r w:rsidR="00F640A8">
        <w:t xml:space="preserve"> will more than double their waste production.</w:t>
      </w:r>
    </w:p>
    <w:p w:rsidR="00491D8C" w:rsidRPr="006316F1" w:rsidRDefault="00491D8C" w:rsidP="006316F1">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406"/>
        <w:gridCol w:w="1035"/>
        <w:gridCol w:w="1382"/>
        <w:gridCol w:w="1005"/>
        <w:gridCol w:w="1036"/>
        <w:gridCol w:w="1035"/>
        <w:gridCol w:w="1382"/>
        <w:gridCol w:w="1005"/>
      </w:tblGrid>
      <w:tr w:rsidR="00FD1EA4" w:rsidRPr="0088286A" w:rsidTr="00B14ED7">
        <w:trPr>
          <w:jc w:val="center"/>
        </w:trPr>
        <w:tc>
          <w:tcPr>
            <w:tcW w:w="1843"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lastRenderedPageBreak/>
              <w:t>Region</w:t>
            </w:r>
          </w:p>
        </w:tc>
        <w:tc>
          <w:tcPr>
            <w:tcW w:w="2982"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4461"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B14ED7" w:rsidRPr="0088286A" w:rsidTr="00B14ED7">
        <w:trPr>
          <w:jc w:val="center"/>
        </w:trPr>
        <w:tc>
          <w:tcPr>
            <w:tcW w:w="1843" w:type="dxa"/>
            <w:vMerge/>
            <w:tcBorders>
              <w:right w:val="single" w:sz="4" w:space="0" w:color="auto"/>
            </w:tcBorders>
            <w:vAlign w:val="center"/>
          </w:tcPr>
          <w:p w:rsidR="00FD1EA4" w:rsidRPr="0088286A" w:rsidRDefault="00FD1EA4" w:rsidP="00593F8A">
            <w:pPr>
              <w:pStyle w:val="Textotabelas"/>
              <w:rPr>
                <w:b/>
                <w:sz w:val="18"/>
                <w:szCs w:val="18"/>
              </w:rPr>
            </w:pPr>
          </w:p>
        </w:tc>
        <w:tc>
          <w:tcPr>
            <w:tcW w:w="593"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2389"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2073"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388"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B14ED7" w:rsidRPr="0088286A" w:rsidTr="00B14ED7">
        <w:trPr>
          <w:jc w:val="center"/>
        </w:trPr>
        <w:tc>
          <w:tcPr>
            <w:tcW w:w="1843"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593"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8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03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1035"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1382"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6"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B14ED7" w:rsidRPr="0088286A" w:rsidTr="00B14ED7">
        <w:trPr>
          <w:jc w:val="center"/>
        </w:trPr>
        <w:tc>
          <w:tcPr>
            <w:tcW w:w="1843" w:type="dxa"/>
            <w:tcBorders>
              <w:top w:val="single" w:sz="18"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Africa</w:t>
            </w:r>
          </w:p>
        </w:tc>
        <w:tc>
          <w:tcPr>
            <w:tcW w:w="593"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38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00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03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1035"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1382"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006"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East Asia and pacific</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 xml:space="preserve">Europe and Central Asia </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Latin America and Caribbean</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Middle East and North Afric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proofErr w:type="spellStart"/>
            <w:r w:rsidRPr="00B14ED7">
              <w:rPr>
                <w:sz w:val="18"/>
                <w:szCs w:val="18"/>
              </w:rPr>
              <w:t>Organisation</w:t>
            </w:r>
            <w:proofErr w:type="spellEnd"/>
            <w:r w:rsidRPr="00B14ED7">
              <w:rPr>
                <w:sz w:val="18"/>
                <w:szCs w:val="18"/>
              </w:rPr>
              <w:t xml:space="preserve"> for Economic Co-operation and Development</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South Asi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B14ED7" w:rsidRPr="0088286A" w:rsidTr="00B14ED7">
        <w:trPr>
          <w:jc w:val="center"/>
        </w:trPr>
        <w:tc>
          <w:tcPr>
            <w:tcW w:w="1843"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593"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38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00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03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1035"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1382"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006"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6981700"/>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1</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6981730"/>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and as discussed before, waste management is one of the most important problems with socio-</w:t>
      </w:r>
      <w:r>
        <w:lastRenderedPageBreak/>
        <w:t xml:space="preserve">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w:t>
      </w:r>
      <w:r w:rsidR="007871DC">
        <w:t xml:space="preserve"> that indicate data of their level of load in real time</w:t>
      </w:r>
      <w:r w:rsidR="007B7922">
        <w:t>.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6981731"/>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lastRenderedPageBreak/>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6981732"/>
      <w:r>
        <w:lastRenderedPageBreak/>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462894">
        <w:t>can be seen as a</w:t>
      </w:r>
      <w:r w:rsidR="0024166D">
        <w:t>n</w:t>
      </w:r>
      <w:r w:rsidR="00462894">
        <w:t xml:space="preserve">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OpenStreetMap (OSM) will be used to access the street</w:t>
      </w:r>
      <w:r w:rsidR="003D1B07">
        <w:t>s</w:t>
      </w:r>
      <w:r>
        <w:t xml:space="preserve">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C44CA3" w:rsidRDefault="00B524A9">
      <w:pPr>
        <w:pStyle w:val="Heading1"/>
      </w:pPr>
      <w:bookmarkStart w:id="40" w:name="_Toc526981733"/>
      <w:r>
        <w:lastRenderedPageBreak/>
        <w:t>Literature review</w:t>
      </w:r>
      <w:bookmarkEnd w:id="40"/>
    </w:p>
    <w:p w:rsidR="00C44CA3" w:rsidRDefault="005247B5">
      <w:pPr>
        <w:pStyle w:val="Heading2"/>
      </w:pPr>
      <w:bookmarkStart w:id="41" w:name="_Toc526981734"/>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6981735"/>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w:t>
      </w:r>
      <w:proofErr w:type="spellStart"/>
      <w:r>
        <w:t>imes</w:t>
      </w:r>
      <w:proofErr w:type="spellEnd"/>
      <w:r>
        <w:t>.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w:t>
      </w:r>
      <w:proofErr w:type="spellStart"/>
      <w:r w:rsidR="00DB7498">
        <w:t>rviced</w:t>
      </w:r>
      <w:proofErr w:type="spellEnd"/>
      <w:r w:rsidR="00DB7498">
        <w:t xml:space="preserve">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6981736"/>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6981701"/>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2</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6981737"/>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6981738"/>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6981739"/>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698170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6981740"/>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698170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698170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698171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Swap mutation</w:t>
      </w:r>
      <w:bookmarkEnd w:id="82"/>
    </w:p>
    <w:p w:rsidR="00C44CA3" w:rsidRDefault="005247B5">
      <w:pPr>
        <w:pStyle w:val="Heading3"/>
      </w:pPr>
      <w:bookmarkStart w:id="83" w:name="_Toc526981741"/>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6981742"/>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34775C">
        <w:t xml:space="preserve">the </w:t>
      </w:r>
      <w:r w:rsidR="005247B5">
        <w:t xml:space="preserve">Campolide </w:t>
      </w:r>
      <w:r w:rsidR="0034775C">
        <w:t xml:space="preserve">parish’s </w:t>
      </w:r>
      <w:r w:rsidR="005247B5">
        <w:t xml:space="preserve">waste collection, in </w:t>
      </w:r>
      <w:r w:rsidR="00703B01">
        <w:t xml:space="preserve">the municipality of </w:t>
      </w:r>
      <w:r w:rsidR="005247B5">
        <w:t>Lisbon,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w:t>
      </w:r>
      <w:r w:rsidR="0034775C">
        <w:t>the parish of Campolide</w:t>
      </w:r>
      <w:r>
        <w:t xml:space="preserve"> at the Lisbon municipality as a model to validate the </w:t>
      </w:r>
      <w:r w:rsidR="009B5586">
        <w:t>solution</w:t>
      </w:r>
      <w:r>
        <w:t>.</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Th</w:t>
      </w:r>
      <w:r w:rsidR="00B222D5">
        <w:t>e subchapter 2.3</w:t>
      </w:r>
      <w:r w:rsidR="00FF70B6">
        <w:t xml:space="preserve">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The subchapter</w:t>
      </w:r>
      <w:r w:rsidR="000A4C6F">
        <w:t>s</w:t>
      </w:r>
      <w:r w:rsidR="00D577A1">
        <w:t xml:space="preserve"> 5.1 </w:t>
      </w:r>
      <w:r w:rsidR="000A4C6F">
        <w:t xml:space="preserve">and 5.2 </w:t>
      </w:r>
      <w:r w:rsidR="00D577A1">
        <w:t>discuss</w:t>
      </w:r>
      <w:r w:rsidR="000A4C6F">
        <w:t>es</w:t>
      </w:r>
      <w:r w:rsidR="00D577A1">
        <w:t xml:space="preserve"> multiple tests made </w:t>
      </w:r>
      <w:r w:rsidR="00A84B6F">
        <w:t>in order to define the parameters and conditions that best fit the GA developed</w:t>
      </w:r>
      <w:r w:rsidR="000A4C6F">
        <w:t>, and the definition of waste weight that will be considered in each served street for the algorithm</w:t>
      </w:r>
      <w:r w:rsidR="00A84B6F">
        <w:t>. Later, on the subchapter 5.</w:t>
      </w:r>
      <w:r w:rsidR="00E151C2">
        <w:t>3</w:t>
      </w:r>
      <w:r w:rsidR="00E90357">
        <w:t>,</w:t>
      </w:r>
      <w:r w:rsidR="00A84B6F">
        <w:t xml:space="preserve"> the algorithm is executed with the best-found parameters and the results are assessed.  Some discussion and analysis on the best result found can be f</w:t>
      </w:r>
      <w:r w:rsidR="00E90357">
        <w:t>ound at</w:t>
      </w:r>
      <w:r w:rsidR="000A4C6F">
        <w:t xml:space="preserve"> the end of the subchapter 5.3</w:t>
      </w:r>
      <w:r w:rsidR="00A84B6F">
        <w:t>.</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6981743"/>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6981744"/>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698171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w:t>
      </w:r>
      <w:r w:rsidR="00960CC3">
        <w:t>OSM’s n</w:t>
      </w:r>
      <w:r>
        <w:t>ode example</w:t>
      </w:r>
      <w:bookmarkEnd w:id="87"/>
    </w:p>
    <w:p w:rsidR="00C44CA3" w:rsidRDefault="005247B5" w:rsidP="00593D33">
      <w:pPr>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6981712"/>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6981713"/>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6981745"/>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698171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Pr="006A615F" w:rsidRDefault="005247B5" w:rsidP="006A615F">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6981746"/>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6981747"/>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698171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698171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698171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6981748"/>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DF1EBA"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698171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8</w:t>
      </w:r>
      <w:r w:rsidR="00D30254">
        <w:rPr>
          <w:noProof/>
        </w:rPr>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6981749"/>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 xml:space="preserve">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w:t>
      </w:r>
      <w:r w:rsidR="00203C8F">
        <w:t>is</w:t>
      </w:r>
      <w:r>
        <w:t xml:space="preserve"> in cubic meters to this type of waste kilograms, a conversion table found in the O</w:t>
      </w:r>
      <w:r w:rsidR="002F5C1F">
        <w:t>ur</w:t>
      </w:r>
      <w:r>
        <w:t xml:space="preserve"> Sea</w:t>
      </w:r>
      <w:r w:rsidR="002F5C1F">
        <w:t>s Our Future organization website</w:t>
      </w:r>
      <w:r w:rsidR="003F6869">
        <w:t xml:space="preserve"> was used</w:t>
      </w:r>
      <w:r w:rsidR="002F5C1F">
        <w:t>.</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6981750"/>
      <w:r>
        <w:lastRenderedPageBreak/>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D47D59" w:rsidRDefault="00575C32" w:rsidP="00D1273D">
      <w:pPr>
        <w:pStyle w:val="Caption"/>
      </w:pPr>
      <w:bookmarkStart w:id="101" w:name="_Toc52698171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9</w:t>
      </w:r>
      <w:r w:rsidR="00D30254">
        <w:rPr>
          <w:noProof/>
        </w:rPr>
        <w:fldChar w:fldCharType="end"/>
      </w:r>
      <w:r>
        <w:t xml:space="preserve"> – Crossover operation</w:t>
      </w:r>
      <w:bookmarkEnd w:id="101"/>
    </w:p>
    <w:p w:rsidR="00D1273D" w:rsidRPr="00D1273D" w:rsidRDefault="00D1273D" w:rsidP="00D1273D"/>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 xml:space="preserve">As the crossover, the mutation step must be specific for this problem being able to deal with the chromosome representation. The mutation is applied to every member of a new population with a low probability. This project implements </w:t>
      </w:r>
      <w:r w:rsidR="00D30254">
        <w:t>three</w:t>
      </w:r>
      <w:r>
        <w:t xml:space="preserve"> kinds of</w:t>
      </w:r>
      <w:r w:rsidR="00D30254">
        <w:t xml:space="preserve"> mutation, called swap mutation, </w:t>
      </w:r>
      <w:r>
        <w:t>inverse mutation,</w:t>
      </w:r>
      <w:r w:rsidR="00D30254">
        <w:t xml:space="preserve"> and insertion mutation,</w:t>
      </w:r>
      <w:r>
        <w:t xml:space="preserve"> each of them have their own probability </w:t>
      </w:r>
      <w:r w:rsidR="00D30254">
        <w:t>of being applied</w:t>
      </w:r>
      <w:r>
        <w:t>. Both mutation operators as the crossover can only generate valid solutions.</w:t>
      </w:r>
    </w:p>
    <w:p w:rsidR="00FB2BAA" w:rsidRDefault="00FB2BAA" w:rsidP="00FB2BAA">
      <w:pPr>
        <w:jc w:val="both"/>
      </w:pPr>
      <w:r>
        <w:t xml:space="preserve">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w:t>
      </w:r>
      <w:r w:rsidR="0068276C">
        <w:t xml:space="preserve">weight </w:t>
      </w:r>
      <w:r>
        <w:t>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68276C" w:rsidRDefault="0068276C" w:rsidP="00FB2BAA">
      <w:pPr>
        <w:jc w:val="both"/>
      </w:pPr>
      <w:r>
        <w:t>The last type of mutation implemented in this GA is the insertion mutation. This mutation acts on the chromosome changing the position of one way. First</w:t>
      </w:r>
      <w:r w:rsidR="00B97977">
        <w:t>,</w:t>
      </w:r>
      <w:r>
        <w:t xml:space="preserve"> it selects randomly </w:t>
      </w:r>
      <w:r w:rsidR="00B97977">
        <w:t>a single</w:t>
      </w:r>
      <w:r>
        <w:t xml:space="preserve"> way server by a truck, then this way is removed from that truck and inserted in a new truck. This mutation is the only of all three that has a chance of creating a new route in the solution by adding a new truck. The probability of adding a new route is defined as </w:t>
      </w:r>
      <m:oMath>
        <m:f>
          <m:fPr>
            <m:ctrlPr>
              <w:rPr>
                <w:rFonts w:ascii="Cambria Math" w:hAnsi="Cambria Math"/>
                <w:i/>
              </w:rPr>
            </m:ctrlPr>
          </m:fPr>
          <m:num>
            <m:r>
              <w:rPr>
                <w:rFonts w:ascii="Cambria Math" w:hAnsi="Cambria Math"/>
              </w:rPr>
              <m:t>1</m:t>
            </m:r>
          </m:num>
          <m:den>
            <m:r>
              <w:rPr>
                <w:rFonts w:ascii="Cambria Math" w:hAnsi="Cambria Math"/>
              </w:rPr>
              <m:t>2t</m:t>
            </m:r>
          </m:den>
        </m:f>
      </m:oMath>
      <w:r>
        <w:t xml:space="preserve"> where </w:t>
      </w:r>
      <m:oMath>
        <m:r>
          <w:rPr>
            <w:rFonts w:ascii="Cambria Math" w:hAnsi="Cambria Math"/>
          </w:rPr>
          <m:t>t</m:t>
        </m:r>
      </m:oMath>
      <w:r>
        <w:t xml:space="preserve"> is the number of trucks used in the solution.</w:t>
      </w:r>
      <w:r w:rsidR="00B97977">
        <w:t xml:space="preserve"> Like the other types of mutation, this one also guarantees that the solutions are valid in order to be executed.</w:t>
      </w:r>
    </w:p>
    <w:p w:rsidR="00EA6B0D" w:rsidRDefault="00EA6B0D" w:rsidP="00962CAB">
      <w:pPr>
        <w:pStyle w:val="Heading3"/>
      </w:pPr>
      <w:bookmarkStart w:id="102" w:name="_Toc526981751"/>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w:t>
      </w:r>
      <w:r w:rsidR="008830BB">
        <w:t>,</w:t>
      </w:r>
      <w:r>
        <w:t xml:space="preserve"> and the fitness evolution. In this project, after the definition of the parameters the termination condition</w:t>
      </w:r>
      <w:r w:rsidR="00DC6B7C">
        <w:t>s</w:t>
      </w:r>
      <w:r>
        <w:t xml:space="preserve"> </w:t>
      </w:r>
      <w:r w:rsidR="00DC6B7C">
        <w:t>were</w:t>
      </w:r>
      <w:r w:rsidR="005F5613">
        <w:t xml:space="preserve"> defined </w:t>
      </w:r>
      <w:r>
        <w:t>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w:t>
      </w:r>
      <w:r w:rsidR="008830BB">
        <w:t>s</w:t>
      </w:r>
      <w:r>
        <w:t xml:space="preserve"> the evolution of the fitness of the best solution in the population. The maximum number of iterations was set </w:t>
      </w:r>
      <w:r w:rsidR="008830BB">
        <w:t>is</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8830BB">
        <w:t>are reached stop</w:t>
      </w:r>
      <w:r w:rsidR="00725283">
        <w:t xml:space="preserve"> the algorithms, and the best solution will be the chromosome with the best fitness in the end.</w:t>
      </w:r>
    </w:p>
    <w:p w:rsidR="00C44CA3" w:rsidRDefault="005247B5">
      <w:pPr>
        <w:pStyle w:val="Heading1"/>
      </w:pPr>
      <w:bookmarkStart w:id="103" w:name="_Toc526981752"/>
      <w:r>
        <w:lastRenderedPageBreak/>
        <w:t>Results and discussion</w:t>
      </w:r>
      <w:bookmarkEnd w:id="103"/>
    </w:p>
    <w:p w:rsidR="00F753F0" w:rsidRPr="00F753F0" w:rsidRDefault="00F753F0" w:rsidP="00F753F0">
      <w:pPr>
        <w:jc w:val="both"/>
      </w:pPr>
      <w:r>
        <w:t>In order to validate the proposed project, this chapter discuss</w:t>
      </w:r>
      <w:r w:rsidR="00247C12">
        <w:t>es</w:t>
      </w:r>
      <w:r>
        <w:t xml:space="preserve">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6981753"/>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6981702"/>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5</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w:t>
      </w:r>
      <w:r w:rsidR="00DD581D">
        <w:t>–</w:t>
      </w:r>
      <w:r>
        <w:t xml:space="preserve"> </w:t>
      </w:r>
      <w:r w:rsidR="00DD581D">
        <w:t>GA parameters combinations</w:t>
      </w:r>
      <w:bookmarkEnd w:id="105"/>
    </w:p>
    <w:p w:rsidR="004859F0" w:rsidRDefault="00161819" w:rsidP="00161819">
      <w:pPr>
        <w:jc w:val="both"/>
      </w:pPr>
      <w:r>
        <w:t>For each one of the 36 combinations</w:t>
      </w:r>
      <w:r w:rsidR="0067506C">
        <w:t>,</w:t>
      </w:r>
      <w:r>
        <w:t xml:space="preserve">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67506C">
        <w:t xml:space="preserve"> show</w:t>
      </w:r>
      <w:r w:rsidR="00B01F07">
        <w:t xml:space="preserve">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w:t>
      </w:r>
      <w:r w:rsidR="00DA0223">
        <w:t>has</w:t>
      </w:r>
      <w:r w:rsidR="0069582D">
        <w:t xml:space="preserve"> a higher performance on the tests, and its parameters will be used to run the GA.</w:t>
      </w:r>
      <w:r w:rsidR="005C5609">
        <w:t xml:space="preserve"> Giving that</w:t>
      </w:r>
      <w:r w:rsidR="008D28D4">
        <w:t>,</w:t>
      </w:r>
      <w:r w:rsidR="005C5609">
        <w:t xml:space="preserve"> the default paramete</w:t>
      </w:r>
      <w:r w:rsidR="00FA316F">
        <w:t>rs</w:t>
      </w:r>
      <w:r w:rsidR="00DA0223">
        <w:t xml:space="preserve"> </w:t>
      </w:r>
      <w:r w:rsidR="00FA316F">
        <w:t>are</w:t>
      </w:r>
      <w:r w:rsidR="00DA0223">
        <w:t xml:space="preserve"> </w:t>
      </w:r>
      <w:r w:rsidR="005C5609">
        <w:t xml:space="preserve">set as </w:t>
      </w:r>
      <w:r w:rsidR="00F550C6">
        <w:t xml:space="preserve">126 chromosomes in the population, the tournament size will have 10% of the total size of the population with 13 chromosomes. Every child from the evolved populations will be generated using </w:t>
      </w:r>
      <w:r w:rsidR="00DA0223">
        <w:t xml:space="preserve">the </w:t>
      </w:r>
      <w:r w:rsidR="00F550C6">
        <w:t>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698172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GA parameters choice</w:t>
      </w:r>
      <w:bookmarkEnd w:id="106"/>
    </w:p>
    <w:p w:rsidR="00B63D66" w:rsidRDefault="00F550C6" w:rsidP="00F311CF">
      <w:pPr>
        <w:jc w:val="both"/>
      </w:pPr>
      <w:r>
        <w:t>Besides the GA’s par</w:t>
      </w:r>
      <w:r w:rsidR="002115DE">
        <w:t>ameters also have to be defined</w:t>
      </w:r>
      <w:r w:rsidR="00DA0223">
        <w:t xml:space="preserve"> </w:t>
      </w:r>
      <w:r>
        <w:t>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w:t>
      </w:r>
      <w:r w:rsidR="00DA0223">
        <w:t>in</w:t>
      </w:r>
      <w:r w:rsidR="00752DF7">
        <w:t xml:space="preserve">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w:t>
      </w:r>
      <w:r w:rsidR="00DA0223">
        <w:t>in</w:t>
      </w:r>
      <w:r>
        <w:t xml:space="preserve">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w:t>
      </w:r>
      <w:r w:rsidR="00DA0223">
        <w:t>hat in all cases do not improve</w:t>
      </w:r>
      <w:r w:rsidR="00A41E96">
        <w:t xml:space="preserve">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8F02FC" w:rsidRDefault="00A41E96" w:rsidP="008F02FC">
      <w:pPr>
        <w:pStyle w:val="Caption"/>
      </w:pPr>
      <w:bookmarkStart w:id="107" w:name="_Toc52698172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Combination 26 fitness evolution</w:t>
      </w:r>
      <w:bookmarkEnd w:id="107"/>
      <w:r>
        <w:t xml:space="preserve"> </w:t>
      </w:r>
    </w:p>
    <w:p w:rsidR="008F02FC" w:rsidRPr="008F02FC" w:rsidRDefault="008F02FC" w:rsidP="008F02FC"/>
    <w:p w:rsidR="008F02FC" w:rsidRDefault="008F02FC" w:rsidP="008F02FC">
      <w:pPr>
        <w:pStyle w:val="Heading2"/>
      </w:pPr>
      <w:bookmarkStart w:id="108" w:name="_Toc526981754"/>
      <w:r>
        <w:t>Defining the garbage weight to be collected</w:t>
      </w:r>
      <w:bookmarkEnd w:id="108"/>
    </w:p>
    <w:p w:rsidR="00967434"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E2BF1">
        <w:t>Fadzli</w:t>
      </w:r>
      <w:proofErr w:type="spellEnd"/>
      <w:r w:rsidR="00FE2BF1">
        <w:t xml:space="preserve"> et al. (2015) state</w:t>
      </w:r>
      <w:r w:rsidR="00FA5817">
        <w:t xml:space="preserve"> that managers usually find it is hard to send the </w:t>
      </w:r>
      <w:r w:rsidR="00FE2BF1">
        <w:t>ideal</w:t>
      </w:r>
      <w:r w:rsidR="00FA5817">
        <w:t xml:space="preserve"> number of vehicles to perform the waste collecting due to the fact that guessing the waste weight to be collected is a difficult process. </w:t>
      </w:r>
      <w:r w:rsidR="005B5BD6">
        <w:t xml:space="preserve">In </w:t>
      </w:r>
      <w:r w:rsidR="00FE2BF1">
        <w:t xml:space="preserve">the </w:t>
      </w:r>
      <w:r w:rsidR="005B5BD6">
        <w:t xml:space="preserve">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p>
    <w:p w:rsidR="004C58AD" w:rsidRDefault="00FA5817" w:rsidP="00A421E3">
      <w:pPr>
        <w:jc w:val="both"/>
      </w:pPr>
      <w:r>
        <w:t xml:space="preserve">To solve this issue and </w:t>
      </w:r>
      <w:r w:rsidR="00A91DF6">
        <w:t>create a solution that actually meet</w:t>
      </w:r>
      <w:r w:rsidR="00FE2BF1">
        <w:t>s</w:t>
      </w:r>
      <w:r w:rsidR="00A91DF6">
        <w:t xml:space="preserve">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Having the collection data from the preceding months, a good approximation can the done on the amount of garbage the city generat</w:t>
      </w:r>
      <w:r w:rsidR="00FE2BF1">
        <w:t>es, and how it is distributed al</w:t>
      </w:r>
      <w:r w:rsidR="002472AE">
        <w:t>ong the ro</w:t>
      </w:r>
      <w:r w:rsidR="0095641E">
        <w:t xml:space="preserve">ads. </w:t>
      </w:r>
      <w:r w:rsidR="004C58AD">
        <w:t xml:space="preserve">The </w:t>
      </w:r>
      <w:r w:rsidR="00FA059A">
        <w:t>collected</w:t>
      </w:r>
      <w:r w:rsidR="004C58AD">
        <w:t xml:space="preserve"> data of the past months </w:t>
      </w:r>
      <w:r w:rsidR="00743B4A">
        <w:t xml:space="preserve">provided by the </w:t>
      </w:r>
      <w:proofErr w:type="spellStart"/>
      <w:r w:rsidR="00743B4A">
        <w:t>Câ</w:t>
      </w:r>
      <w:r w:rsidR="004C58AD">
        <w:t>mara</w:t>
      </w:r>
      <w:proofErr w:type="spellEnd"/>
      <w:r w:rsidR="004C58AD">
        <w:t xml:space="preserve"> Municipal de </w:t>
      </w:r>
      <w:proofErr w:type="spellStart"/>
      <w:r w:rsidR="004C58AD">
        <w:t>Lisboa</w:t>
      </w:r>
      <w:proofErr w:type="spellEnd"/>
      <w:r w:rsidR="004C58AD">
        <w:t xml:space="preserve"> is organized by collection route, which means that each current route traveled in a day have the collected weight amount measured. A route is defined as a set of streets traveled by the garbage truck. </w:t>
      </w:r>
      <w:r w:rsidR="000277C8">
        <w:t>T</w:t>
      </w:r>
      <w:r w:rsidR="004C58AD">
        <w:t xml:space="preserve">he </w:t>
      </w:r>
      <w:r w:rsidR="00F777B1">
        <w:t>routes that contain</w:t>
      </w:r>
      <w:r w:rsidR="004C58AD">
        <w:t xml:space="preserve"> streets of Campolide</w:t>
      </w:r>
      <w:r w:rsidR="000277C8">
        <w:t xml:space="preserve"> can a</w:t>
      </w:r>
      <w:r w:rsidR="006377CD">
        <w:t>lso pass through other parishes.</w:t>
      </w:r>
      <w:r w:rsidR="000277C8">
        <w:t xml:space="preserve"> </w:t>
      </w:r>
      <w:r w:rsidR="006377CD">
        <w:t>A</w:t>
      </w:r>
      <w:r w:rsidR="000277C8">
        <w:t xml:space="preserve"> percentage of the </w:t>
      </w:r>
      <w:r w:rsidR="00B567E3">
        <w:t>weight collected by the route was</w:t>
      </w:r>
      <w:r w:rsidR="000277C8">
        <w:t xml:space="preserve"> measured considering only the streets within Campolide. With the measure of weight collected only in Campolide, a mean of the amount of weight per meter is done for each route in the parish.</w:t>
      </w:r>
      <w:r w:rsidR="00556009">
        <w:t xml:space="preserve"> With that mean calculated, the distance of a way can be used to set the garbage </w:t>
      </w:r>
      <w:r w:rsidR="00AA00C1">
        <w:t>weight</w:t>
      </w:r>
      <w:r w:rsidR="00556009">
        <w:t xml:space="preserve"> of each served street in the problem. </w:t>
      </w:r>
    </w:p>
    <w:p w:rsidR="00556009" w:rsidRPr="00F753F0" w:rsidRDefault="0095641E" w:rsidP="00A421E3">
      <w:pPr>
        <w:jc w:val="both"/>
      </w:pPr>
      <w:r>
        <w:t>In this real case scenario</w:t>
      </w:r>
      <w:r w:rsidR="002472AE">
        <w:t xml:space="preserv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t>have</w:t>
      </w:r>
      <w:r w:rsidR="002472AE">
        <w:t>.</w:t>
      </w:r>
      <w:r w:rsidR="00E26C44">
        <w:t xml:space="preserve"> Then, the </w:t>
      </w:r>
      <w:r w:rsidR="00E26C44">
        <w:lastRenderedPageBreak/>
        <w:t>solutions found in the tests are aiming the recyclable collection of plastic and metal only. For other types of waste, different information needs to be loaded into the</w:t>
      </w:r>
      <w:r w:rsidR="00FE2BF1">
        <w:t xml:space="preserve"> weight of the</w:t>
      </w:r>
      <w:r w:rsidR="00E26C44">
        <w:t xml:space="preserve"> edges according to the objective.</w:t>
      </w:r>
      <w:r w:rsidR="00556009">
        <w:t xml:space="preserve"> Using the real amount of garbage collected, the solution implicitly considers the streets population density and its </w:t>
      </w:r>
      <w:r w:rsidR="00743B4A">
        <w:t>residents’</w:t>
      </w:r>
      <w:r w:rsidR="00556009">
        <w:t xml:space="preserve"> habits of garbage disposal.</w:t>
      </w:r>
    </w:p>
    <w:p w:rsidR="00C44CA3" w:rsidRDefault="00F753F0" w:rsidP="00F753F0">
      <w:pPr>
        <w:pStyle w:val="Heading2"/>
      </w:pPr>
      <w:bookmarkStart w:id="109" w:name="_Toc526981755"/>
      <w:r>
        <w:t>Results evaluation</w:t>
      </w:r>
      <w:bookmarkEnd w:id="109"/>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the routes</w:t>
      </w:r>
      <w:r w:rsidR="00FE2BF1">
        <w:t xml:space="preserve"> can be calculated and plotted o</w:t>
      </w:r>
      <w:r w:rsidR="00AD2F99">
        <w:t xml:space="preserve">n a map allowing to </w:t>
      </w:r>
      <w:r w:rsidR="007D0D19">
        <w:t xml:space="preserve">access </w:t>
      </w:r>
      <w:r w:rsidR="00AD2F99">
        <w:t>a visual representation of the solution.</w:t>
      </w:r>
      <w:r w:rsidR="005A0328">
        <w:t xml:space="preserve"> </w:t>
      </w:r>
      <w:r w:rsidR="00654EBF">
        <w:t xml:space="preserve">The best solution found has a fitness of 113,378.20 meters, using 4 </w:t>
      </w:r>
      <w:r w:rsidR="00FE2BF1">
        <w:t>trucks to collect the garbage from</w:t>
      </w:r>
      <w:r w:rsidR="00654EBF">
        <w:t xml:space="preserve"> the city. The distance </w:t>
      </w:r>
      <w:r w:rsidR="00CD602C">
        <w:t>traveled</w:t>
      </w:r>
      <w:r w:rsidR="00654EBF">
        <w:t xml:space="preserv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10" w:name="_Toc526981722"/>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Example of route</w:t>
      </w:r>
      <w:bookmarkEnd w:id="110"/>
    </w:p>
    <w:p w:rsidR="00F43D9B" w:rsidRDefault="00CC78D4" w:rsidP="00AD2F99">
      <w:pPr>
        <w:jc w:val="both"/>
      </w:pPr>
      <w:r>
        <w:t xml:space="preserve">The routes, as stated before, starts and end a deposit, the deposit can be observed in figure 5.3 as a big red dot in the top of the figure, can be clearly observed a path going and return from the deposit to the </w:t>
      </w:r>
      <w:r w:rsidR="00ED23AB">
        <w:t>parish</w:t>
      </w:r>
      <w:r>
        <w:t xml:space="preserve"> of Campolide. To better visualization of the routes found by the GA execution, the map was zoomed in</w:t>
      </w:r>
      <w:r w:rsidR="00CB4CED">
        <w:t xml:space="preserve"> to show only Campolide</w:t>
      </w:r>
      <w:r>
        <w:t xml:space="preserve"> and the four routes </w:t>
      </w:r>
      <w:r w:rsidR="00FE2BF1">
        <w:t>were</w:t>
      </w:r>
      <w:r>
        <w:t xml:space="preserve"> plotted, figures 5.4, 5.5, 5.6 and 5.7 shows the path that each </w:t>
      </w:r>
      <w:r w:rsidR="00254CC1">
        <w:t>garbage</w:t>
      </w:r>
      <w:r>
        <w:t xml:space="preserve"> truck needs to </w:t>
      </w:r>
      <w:r w:rsidR="00254CC1">
        <w:t>travel</w:t>
      </w:r>
      <w:r>
        <w:t xml:space="preserve"> in order to </w:t>
      </w:r>
      <w:r w:rsidR="00254CC1">
        <w:t>perform the collection</w:t>
      </w:r>
      <w:r w:rsidR="00F43D9B">
        <w:t xml:space="preserve"> from every edge defined in the GA.</w:t>
      </w:r>
    </w:p>
    <w:p w:rsidR="00F777B1" w:rsidRDefault="00F777B1" w:rsidP="00F777B1">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 The actual path can be seen just looking at the edges in the route and listing it in the order it appears in the route, so the driver can follow the directions using both the map and the list of streets that need to be traveled.</w:t>
      </w:r>
    </w:p>
    <w:p w:rsidR="00F777B1" w:rsidRDefault="00F777B1"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lastRenderedPageBreak/>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1" w:name="_Toc526981723"/>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rsidR="00C536DA">
              <w:t xml:space="preserve"> – Route 1</w:t>
            </w:r>
            <w:bookmarkEnd w:id="111"/>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2" w:name="_Toc52698172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rsidR="00C536DA">
              <w:t xml:space="preserve"> – Route 2</w:t>
            </w:r>
            <w:bookmarkEnd w:id="112"/>
          </w:p>
        </w:tc>
      </w:tr>
    </w:tbl>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3" w:name="_Toc52698172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rsidR="00C536DA">
              <w:t xml:space="preserve"> – Route 3</w:t>
            </w:r>
            <w:bookmarkEnd w:id="113"/>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4" w:name="_Toc52698172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rsidR="00C536DA">
              <w:t xml:space="preserve"> – Route 4</w:t>
            </w:r>
            <w:bookmarkEnd w:id="114"/>
          </w:p>
        </w:tc>
      </w:tr>
    </w:tbl>
    <w:p w:rsidR="00987125" w:rsidRDefault="00987125" w:rsidP="00AD2F99">
      <w:pPr>
        <w:jc w:val="both"/>
      </w:pPr>
    </w:p>
    <w:p w:rsidR="00C2053E" w:rsidRDefault="00C2053E" w:rsidP="00AD2F99">
      <w:pPr>
        <w:jc w:val="both"/>
      </w:pPr>
      <w:r>
        <w:t xml:space="preserve">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w:t>
      </w:r>
      <w:r w:rsidR="00FE2BF1">
        <w:t>t</w:t>
      </w:r>
      <w:r w:rsidR="002A5393">
        <w:t>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p w:rsidR="00F777B1" w:rsidRDefault="00F777B1" w:rsidP="00AD2F99">
      <w:pPr>
        <w:jc w:val="both"/>
      </w:pPr>
    </w:p>
    <w:p w:rsidR="00F777B1" w:rsidRDefault="00F777B1" w:rsidP="00AD2F99">
      <w:pPr>
        <w:jc w:val="both"/>
      </w:pPr>
    </w:p>
    <w:p w:rsidR="00F777B1" w:rsidRDefault="00F777B1" w:rsidP="00AD2F99">
      <w:pPr>
        <w:jc w:val="both"/>
      </w:pP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lastRenderedPageBreak/>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5" w:name="_Toc526981703"/>
      <w:r>
        <w:t xml:space="preserve">Tabl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Table \* ARABIC \s 1 </w:instrText>
      </w:r>
      <w:r w:rsidR="00D30254">
        <w:rPr>
          <w:noProof/>
        </w:rPr>
        <w:fldChar w:fldCharType="separate"/>
      </w:r>
      <w:r>
        <w:rPr>
          <w:noProof/>
        </w:rPr>
        <w:t>2</w:t>
      </w:r>
      <w:r w:rsidR="00D30254">
        <w:rPr>
          <w:noProof/>
        </w:rPr>
        <w:fldChar w:fldCharType="end"/>
      </w:r>
      <w:r>
        <w:t xml:space="preserve"> – Routes trucks information</w:t>
      </w:r>
      <w:bookmarkEnd w:id="115"/>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As an addendum, one can realize that the edge highlighted in figure 5.8 was not served by any ro</w:t>
      </w:r>
      <w:r w:rsidR="00FE2BF1">
        <w:t>u</w:t>
      </w:r>
      <w:r>
        <w:t>tes displayed in the figures 5.4 to 5.7. This happens because to plot the graph with the path, the python function receives a list of nodes and draw</w:t>
      </w:r>
      <w:r w:rsidR="00FE2BF1">
        <w:t>s</w:t>
      </w:r>
      <w:r>
        <w:t xml:space="preserve"> a red line </w:t>
      </w:r>
      <w:r w:rsidRPr="00CF7106">
        <w:t xml:space="preserve">through </w:t>
      </w:r>
      <w:r>
        <w:t>the shortest path between each pair of nodes. That edge that is never highlighted, share it</w:t>
      </w:r>
      <w:r w:rsidR="00FE2BF1">
        <w:t>s two</w:t>
      </w:r>
      <w:r>
        <w:t xml:space="preserve"> nodes with </w:t>
      </w:r>
      <w:r w:rsidR="00FE2BF1">
        <w:t>an</w:t>
      </w:r>
      <w:r>
        <w:t>other road, that tends to always be the shortest between these nodes. So, even if the edge that represent</w:t>
      </w:r>
      <w:r w:rsidR="00FE2BF1">
        <w:t>s</w:t>
      </w:r>
      <w:r>
        <w:t xml:space="preserve">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6" w:name="_Toc526981727"/>
      <w:r>
        <w:t xml:space="preserve">Figur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Figure \* ARABIC \s 1 </w:instrText>
      </w:r>
      <w:r w:rsidR="00D30254">
        <w:rPr>
          <w:noProof/>
        </w:rPr>
        <w:fldChar w:fldCharType="separate"/>
      </w:r>
      <w:r>
        <w:rPr>
          <w:noProof/>
        </w:rPr>
        <w:t>8</w:t>
      </w:r>
      <w:r w:rsidR="00D30254">
        <w:rPr>
          <w:noProof/>
        </w:rPr>
        <w:fldChar w:fldCharType="end"/>
      </w:r>
      <w:r>
        <w:t xml:space="preserve"> – </w:t>
      </w:r>
      <w:r w:rsidR="00DF72B7">
        <w:t>Piece of route 1 highlighting r</w:t>
      </w:r>
      <w:r>
        <w:t>oad without red highlight</w:t>
      </w:r>
      <w:bookmarkEnd w:id="116"/>
      <w:r>
        <w:t xml:space="preserve"> </w:t>
      </w:r>
    </w:p>
    <w:p w:rsidR="00DE4316" w:rsidRDefault="002711F4" w:rsidP="00AD2F99">
      <w:pPr>
        <w:jc w:val="both"/>
      </w:pPr>
      <w:r>
        <w:t>Even that on this project only the data from Campo</w:t>
      </w:r>
      <w:r w:rsidR="00521E9F">
        <w:t>lide, which is a region inside the</w:t>
      </w:r>
      <w:r>
        <w:t xml:space="preserv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7" w:name="_Toc526981756"/>
      <w:r>
        <w:lastRenderedPageBreak/>
        <w:t>Conclusions</w:t>
      </w:r>
      <w:bookmarkEnd w:id="117"/>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w:t>
      </w:r>
      <w:r w:rsidR="00072147">
        <w:t>f</w:t>
      </w:r>
      <w:r>
        <w:t xml:space="preserve"> </w:t>
      </w:r>
      <w:r w:rsidR="00F900D9">
        <w:t>distance</w:t>
      </w:r>
      <w:r w:rsidR="00072147">
        <w:t xml:space="preserve"> travel</w:t>
      </w:r>
      <w:r>
        <w:t xml:space="preserve">ed by the garbage trucks in order to perform the waste collection of the city. But this method can only be applied where the collection is done mainly in pre-defined spots where waste bins are </w:t>
      </w:r>
      <w:proofErr w:type="gramStart"/>
      <w:r>
        <w:t>located</w:t>
      </w:r>
      <w:r w:rsidR="00846611">
        <w:t>,</w:t>
      </w:r>
      <w:r w:rsidR="00485CEB">
        <w:t xml:space="preserve"> and</w:t>
      </w:r>
      <w:proofErr w:type="gramEnd"/>
      <w:r w:rsidR="00485CEB">
        <w:t xml:space="preserve">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rsidR="00090875">
        <w:t>issue is usually model</w:t>
      </w:r>
      <w:r>
        <w:t>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w:t>
      </w:r>
      <w:r w:rsidR="00ED1C17">
        <w:t>technologies that already exist</w:t>
      </w:r>
      <w:r w:rsidR="00E70D4C">
        <w:t xml:space="preserve">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w:t>
      </w:r>
      <w:r w:rsidR="00ED1C17">
        <w:t>h to others in the literature are</w:t>
      </w:r>
      <w:r w:rsidR="00F237C5">
        <w:t xml:space="preserve"> that it uses actual past collection data to determine the garbage weight of the served streets, this generate</w:t>
      </w:r>
      <w:r w:rsidR="00ED1C17">
        <w:t>s</w:t>
      </w:r>
      <w:r w:rsidR="00F237C5">
        <w:t xml:space="preserv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xml:space="preserve">, a usual situation </w:t>
      </w:r>
      <w:r w:rsidR="00E52A05">
        <w:t>found</w:t>
      </w:r>
      <w:r w:rsidR="007E04E2">
        <w:t xml:space="preserve">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w:t>
      </w:r>
      <w:r w:rsidR="00E76779">
        <w:t>ough to build the routes travel</w:t>
      </w:r>
      <w:r>
        <w:t>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w:t>
      </w:r>
      <w:r w:rsidR="00E76779">
        <w:t xml:space="preserve"> with the trucks loads can be foun</w:t>
      </w:r>
      <w:r w:rsidR="006935BC">
        <w:t>d in the session 5.2, this solution address</w:t>
      </w:r>
      <w:r w:rsidR="0047789E">
        <w:t>es</w:t>
      </w:r>
      <w:r w:rsidR="006935BC">
        <w:t xml:space="preserve"> the principal objective of the project.</w:t>
      </w:r>
      <w:r w:rsidR="0047789E">
        <w:t xml:space="preserve"> </w:t>
      </w:r>
      <w:r w:rsidR="00E76779">
        <w:t>Ano</w:t>
      </w:r>
      <w:r w:rsidR="0047789E">
        <w:t xml:space="preserve">ther advantage of this project if that the solutions generated by the project adapts itself to the current state of the city. As stated in the introduction, the urbanization process will continue in the next years, and due to how the cities manage the allocation of people within its borders or even </w:t>
      </w:r>
      <w:r w:rsidR="00E76779">
        <w:t xml:space="preserve">due to how smart cities create </w:t>
      </w:r>
      <w:r w:rsidR="0047789E">
        <w:t>centers that attract more people over time, the distribution of garbage will contin</w:t>
      </w:r>
      <w:r w:rsidR="00BE5D33">
        <w:t>ually change over time. Since this project</w:t>
      </w:r>
      <w:r w:rsidR="0047789E">
        <w:t xml:space="preserve"> uses current data to predict the waste that streets generate in the near future, the adaptation process</w:t>
      </w:r>
      <w:r w:rsidR="00BE5D33">
        <w:t xml:space="preserve"> occurs naturally while executi</w:t>
      </w:r>
      <w:r w:rsidR="0047789E">
        <w:t>n</w:t>
      </w:r>
      <w:r w:rsidR="00BE5D33">
        <w:t>g</w:t>
      </w:r>
      <w:r w:rsidR="0047789E">
        <w:t xml:space="preserve"> the project.</w:t>
      </w:r>
    </w:p>
    <w:p w:rsidR="00C44CA3" w:rsidRDefault="005247B5">
      <w:pPr>
        <w:pStyle w:val="Heading1"/>
      </w:pPr>
      <w:bookmarkStart w:id="118" w:name="_Toc526981757"/>
      <w:r>
        <w:lastRenderedPageBreak/>
        <w:t>Limitations and recommendations for future works</w:t>
      </w:r>
      <w:bookmarkEnd w:id="118"/>
    </w:p>
    <w:p w:rsidR="006E7F80" w:rsidRDefault="0006269F" w:rsidP="00240E74">
      <w:pPr>
        <w:jc w:val="both"/>
      </w:pPr>
      <w:r>
        <w:t xml:space="preserve">This project enables the use of different types of collection vehicles, that is more realistic than the usual CARP representation where a homogeneous vehicle’s fleet </w:t>
      </w:r>
      <w:r w:rsidR="00CF5339">
        <w:t>is</w:t>
      </w:r>
      <w:r>
        <w:t xml:space="preserve"> available to serve the entire city. A limitation that can be found in this project, as discussed before, is the lack of information on the street width, that </w:t>
      </w:r>
      <w:r w:rsidR="000F6F4D">
        <w:t>prevent</w:t>
      </w:r>
      <w:r w:rsidR="00CF5339">
        <w:t>s</w:t>
      </w:r>
      <w:r w:rsidR="000F6F4D">
        <w:t xml:space="preserve"> to set the width of</w:t>
      </w:r>
      <w:r w:rsidR="00442DE6">
        <w:t xml:space="preserve"> the</w:t>
      </w:r>
      <w:r w:rsidR="000F6F4D">
        <w:t xml:space="preserve"> edges in the GA. This reduces the reality of the result as exists streets where a larger truck </w:t>
      </w:r>
      <w:proofErr w:type="spellStart"/>
      <w:r w:rsidR="000F6F4D">
        <w:t>can not</w:t>
      </w:r>
      <w:proofErr w:type="spellEnd"/>
      <w:r w:rsidR="000F6F4D">
        <w:t xml:space="preserve"> traverse. Also, without these constrain</w:t>
      </w:r>
      <w:r w:rsidR="00CF5339">
        <w:t>t</w:t>
      </w:r>
      <w:r w:rsidR="000F6F4D">
        <w:t>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w:t>
      </w:r>
      <w:r w:rsidR="00CF5339">
        <w:t>l make sense to perform a multi-</w:t>
      </w:r>
      <w:r w:rsidR="00263494" w:rsidRPr="00263494">
        <w:t>objective optimization instead of a single objectiv</w:t>
      </w:r>
      <w:r w:rsidR="00CF5339">
        <w:t>e as it is currently done. The P</w:t>
      </w:r>
      <w:r w:rsidR="00263494" w:rsidRPr="00263494">
        <w:t xml:space="preserve">areto frontier can be used to minimize both the total length of the routes as the </w:t>
      </w:r>
      <w:r w:rsidR="00CF5339">
        <w:t>number</w:t>
      </w:r>
      <w:r w:rsidR="00263494" w:rsidRPr="00263494">
        <w:t xml:space="preserve">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w:t>
      </w:r>
      <w:r w:rsidR="00D349E6">
        <w:t xml:space="preserve"> i</w:t>
      </w:r>
      <w:r w:rsidR="008F302B">
        <w:t xml:space="preserve">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turn prohibitions become transparent and a vehic</w:t>
      </w:r>
      <w:r w:rsidR="006930DB">
        <w:t>le will be only able to follow the</w:t>
      </w:r>
      <w:r w:rsidR="000E65EE">
        <w:t xml:space="preserve"> designed path</w:t>
      </w:r>
      <w:r w:rsidR="00A25BCA">
        <w:t>s</w:t>
      </w:r>
      <w:r w:rsidR="000E65EE">
        <w:t xml:space="preserve"> from its current location </w:t>
      </w:r>
      <w:r w:rsidR="000E65EE">
        <w:fldChar w:fldCharType="begin" w:fldLock="1"/>
      </w:r>
      <w:r w:rsidR="00FA32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324E73">
        <w:t xml:space="preserve"> presented some studies</w:t>
      </w:r>
      <w:r w:rsidR="00132BCA">
        <w:t xml:space="preserve"> </w:t>
      </w:r>
      <w:r w:rsidR="001D07BF">
        <w:t xml:space="preserve">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w:t>
      </w:r>
      <w:r w:rsidR="00132BCA">
        <w:t>s</w:t>
      </w:r>
      <w:r w:rsidR="00410037">
        <w:t xml:space="preserve"> its weight, cons</w:t>
      </w:r>
      <w:r w:rsidR="00132BCA">
        <w:t>equently increasing its impact o</w:t>
      </w:r>
      <w:r w:rsidR="00410037">
        <w:t>n the capacity of the collection vehicle.</w:t>
      </w:r>
    </w:p>
    <w:p w:rsidR="00410037" w:rsidRDefault="008A40E3" w:rsidP="00240E74">
      <w:pPr>
        <w:jc w:val="both"/>
      </w:pPr>
      <w:r>
        <w:t>Ano</w:t>
      </w:r>
      <w:r w:rsidR="00410037">
        <w:t>ther constrain</w:t>
      </w:r>
      <w:r w:rsidR="00EA3C40">
        <w:t>t</w:t>
      </w:r>
      <w:r w:rsidR="00410037">
        <w:t xml:space="preserve"> that will be implemented in </w:t>
      </w:r>
      <w:r>
        <w:t xml:space="preserve">a </w:t>
      </w:r>
      <w:r w:rsidR="00410037">
        <w:t>future version of the algorithm is the total amount of fuel that a truck can carry and its consumption trying to consider the load.</w:t>
      </w:r>
      <w:r w:rsidR="006A527A">
        <w:t xml:space="preserve"> The consideration of the capacity already used is important because as the truck traverse</w:t>
      </w:r>
      <w:r>
        <w:t>s</w:t>
      </w:r>
      <w:r w:rsidR="006A527A">
        <w:t xml:space="preserve"> the required streets and increase it</w:t>
      </w:r>
      <w:r>
        <w:t>s</w:t>
      </w:r>
      <w:r w:rsidR="006A527A">
        <w:t xml:space="preserve"> load, its weights get higher requiring more energy to move. With this constrain</w:t>
      </w:r>
      <w:r>
        <w:t>t</w:t>
      </w:r>
      <w:r w:rsidR="006A527A">
        <w:t xml:space="preserve">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 xml:space="preserve">try to compare it with </w:t>
      </w:r>
      <w:r w:rsidR="00531A12">
        <w:rPr>
          <w:rFonts w:eastAsia="Calibri"/>
          <w:sz w:val="22"/>
          <w:szCs w:val="22"/>
        </w:rPr>
        <w:t>other</w:t>
      </w:r>
      <w:r w:rsidR="00D535D0">
        <w:rPr>
          <w:rFonts w:eastAsia="Calibri"/>
          <w:sz w:val="22"/>
          <w:szCs w:val="22"/>
        </w:rPr>
        <w:t xml:space="preserve"> solutions.</w:t>
      </w:r>
    </w:p>
    <w:p w:rsidR="00C44CA3" w:rsidRDefault="00C44CA3" w:rsidP="006A527A">
      <w:pPr>
        <w:pStyle w:val="NormalWeb"/>
      </w:pPr>
    </w:p>
    <w:p w:rsidR="002E21AF" w:rsidRDefault="005247B5" w:rsidP="00203C8F">
      <w:pPr>
        <w:pStyle w:val="Heading1"/>
        <w:widowControl w:val="0"/>
        <w:autoSpaceDE w:val="0"/>
        <w:autoSpaceDN w:val="0"/>
        <w:adjustRightInd w:val="0"/>
        <w:spacing w:line="240" w:lineRule="auto"/>
        <w:rPr>
          <w:color w:val="auto"/>
        </w:rPr>
      </w:pPr>
      <w:bookmarkStart w:id="119" w:name="_Toc526981758"/>
      <w:r w:rsidRPr="00691AA0">
        <w:rPr>
          <w:color w:val="auto"/>
        </w:rPr>
        <w:lastRenderedPageBreak/>
        <w:t>Bibliography</w:t>
      </w:r>
      <w:bookmarkEnd w:id="119"/>
    </w:p>
    <w:p w:rsidR="00FA32EE" w:rsidRPr="00FA32EE" w:rsidRDefault="00FA32EE" w:rsidP="00FA32EE">
      <w:pPr>
        <w:widowControl w:val="0"/>
        <w:autoSpaceDE w:val="0"/>
        <w:autoSpaceDN w:val="0"/>
        <w:adjustRightInd w:val="0"/>
        <w:spacing w:line="240" w:lineRule="auto"/>
        <w:ind w:left="480" w:hanging="480"/>
        <w:rPr>
          <w:rFonts w:cs="Calibri"/>
          <w:noProof/>
        </w:rPr>
      </w:pPr>
      <w:r>
        <w:fldChar w:fldCharType="begin" w:fldLock="1"/>
      </w:r>
      <w:r>
        <w:instrText xml:space="preserve">ADDIN Mendeley Bibliography CSL_BIBLIOGRAPHY </w:instrText>
      </w:r>
      <w:r>
        <w:fldChar w:fldCharType="separate"/>
      </w:r>
      <w:r w:rsidRPr="00FA32EE">
        <w:rPr>
          <w:rFonts w:cs="Calibri"/>
          <w:noProof/>
        </w:rPr>
        <w:t xml:space="preserve">Arakaki, R. K., &amp; Usberti, F. L. (2018). Hybrid genetic algorithm for the open capacitated arc routing problem. </w:t>
      </w:r>
      <w:r w:rsidRPr="00FA32EE">
        <w:rPr>
          <w:rFonts w:cs="Calibri"/>
          <w:i/>
          <w:iCs/>
          <w:noProof/>
        </w:rPr>
        <w:t>Computers and Operations Research</w:t>
      </w:r>
      <w:r w:rsidRPr="00FA32EE">
        <w:rPr>
          <w:rFonts w:cs="Calibri"/>
          <w:noProof/>
        </w:rPr>
        <w:t>. https://doi.org/10.1016/j.cor.2017.09.02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ătăgan, L. (2011). Smart Cities and Sustainability Models. </w:t>
      </w:r>
      <w:r w:rsidRPr="00FA32EE">
        <w:rPr>
          <w:rFonts w:cs="Calibri"/>
          <w:i/>
          <w:iCs/>
          <w:noProof/>
        </w:rPr>
        <w:t>Revista de Informatică Economică</w:t>
      </w:r>
      <w:r w:rsidRPr="00FA32EE">
        <w:rPr>
          <w:rFonts w:cs="Calibri"/>
          <w:noProof/>
        </w:rPr>
        <w:t xml:space="preserve">, </w:t>
      </w:r>
      <w:r w:rsidRPr="00FA32EE">
        <w:rPr>
          <w:rFonts w:cs="Calibri"/>
          <w:i/>
          <w:iCs/>
          <w:noProof/>
        </w:rPr>
        <w:t>15</w:t>
      </w:r>
      <w:r w:rsidRPr="00FA32EE">
        <w:rPr>
          <w:rFonts w:cs="Calibri"/>
          <w:noProof/>
        </w:rPr>
        <w:t>(3), 80–87. Retrieved from http://revistaie.ase.ro/content/59/07 - Batagan.pdf</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eliën, J., De Boeck, L., &amp; Van Ackere, J. (2011). Municipal Solid Waste Collection and Management Problems: A Literature Review. </w:t>
      </w:r>
      <w:r w:rsidRPr="00FA32EE">
        <w:rPr>
          <w:rFonts w:cs="Calibri"/>
          <w:i/>
          <w:iCs/>
          <w:noProof/>
        </w:rPr>
        <w:t>Transportation Science</w:t>
      </w:r>
      <w:r w:rsidRPr="00FA32EE">
        <w:rPr>
          <w:rFonts w:cs="Calibri"/>
          <w:noProof/>
        </w:rPr>
        <w:t>. https://doi.org/10.1287/trsc.1120.044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uenrostro-Delgado, O., Ortega-Rodriguez, J. M., Clemitshaw, K. C., González-Razo, C., &amp; Hernández-Paniagua, I. Y. (2015). Use of genetic algorithms to improve the solid waste collection service in an urban area. </w:t>
      </w:r>
      <w:r w:rsidRPr="00FA32EE">
        <w:rPr>
          <w:rFonts w:cs="Calibri"/>
          <w:i/>
          <w:iCs/>
          <w:noProof/>
        </w:rPr>
        <w:t>Waste Management (New York, N.Y.)</w:t>
      </w:r>
      <w:r w:rsidRPr="00FA32EE">
        <w:rPr>
          <w:rFonts w:cs="Calibri"/>
          <w:noProof/>
        </w:rPr>
        <w:t>. https://doi.org/10.1016/j.wasman.2015.03.0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agliu, A., del Bo, C., &amp; Nijkamp, P. (2011). Smart cities in Europe. </w:t>
      </w:r>
      <w:r w:rsidRPr="00FA32EE">
        <w:rPr>
          <w:rFonts w:cs="Calibri"/>
          <w:i/>
          <w:iCs/>
          <w:noProof/>
        </w:rPr>
        <w:t>Journal of Urban Technology</w:t>
      </w:r>
      <w:r w:rsidRPr="00FA32EE">
        <w:rPr>
          <w:rFonts w:cs="Calibri"/>
          <w:noProof/>
        </w:rPr>
        <w:t xml:space="preserve">, </w:t>
      </w:r>
      <w:r w:rsidRPr="00FA32EE">
        <w:rPr>
          <w:rFonts w:cs="Calibri"/>
          <w:i/>
          <w:iCs/>
          <w:noProof/>
        </w:rPr>
        <w:t>18</w:t>
      </w:r>
      <w:r w:rsidRPr="00FA32EE">
        <w:rPr>
          <w:rFonts w:cs="Calibri"/>
          <w:noProof/>
        </w:rPr>
        <w:t>(2), 65–82. https://doi.org/10.1080/10630732.2011.60111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r, J. (2014). An Introduction to Genetic Algorithms. </w:t>
      </w:r>
      <w:r w:rsidRPr="00FA32EE">
        <w:rPr>
          <w:rFonts w:cs="Calibri"/>
          <w:i/>
          <w:iCs/>
          <w:noProof/>
        </w:rPr>
        <w:t>Whitman College Mathematics Department</w:t>
      </w:r>
      <w:r w:rsidRPr="00FA32EE">
        <w:rPr>
          <w:rFonts w:cs="Calibri"/>
          <w:noProof/>
        </w:rPr>
        <w:t>. https://doi.org/10.1016/S0898-1221(96)90227-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tania, V., &amp; Ventura, D. (2014). An Approach for Monitoring and Smart Planning of Urban Solid Waste Management Using Smart-M3 Platform. </w:t>
      </w:r>
      <w:r w:rsidRPr="00FA32EE">
        <w:rPr>
          <w:rFonts w:cs="Calibri"/>
          <w:i/>
          <w:iCs/>
          <w:noProof/>
        </w:rPr>
        <w:t>15th Conference of Open Innovations Association FRUCT</w:t>
      </w:r>
      <w:r w:rsidRPr="00FA32EE">
        <w:rPr>
          <w:rFonts w:cs="Calibri"/>
          <w:noProof/>
        </w:rPr>
        <w:t>. https://doi.org/10.1109/FRUCT.2014.6872422</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hourabi, H., Nam, T., Walker, S., Gil-Garcia, J. R., Mellouli, S., Nahon, K., … Scholl, H. J. (2012). Understanding smart cities: An integrative framework. In </w:t>
      </w:r>
      <w:r w:rsidRPr="00FA32EE">
        <w:rPr>
          <w:rFonts w:cs="Calibri"/>
          <w:i/>
          <w:iCs/>
          <w:noProof/>
        </w:rPr>
        <w:t>Proceedings of the Annual Hawaii International Conference on System Sciences</w:t>
      </w:r>
      <w:r w:rsidRPr="00FA32EE">
        <w:rPr>
          <w:rFonts w:cs="Calibri"/>
          <w:noProof/>
        </w:rPr>
        <w:t xml:space="preserve"> (pp. 2289–2297). https://doi.org/10.1109/HICSS.2012.615</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 Oliveira Simonetto, E., &amp; Borenstein, D. (2007). A decision support system for the operational planning of solid waste collection. </w:t>
      </w:r>
      <w:r w:rsidRPr="00FA32EE">
        <w:rPr>
          <w:rFonts w:cs="Calibri"/>
          <w:i/>
          <w:iCs/>
          <w:noProof/>
        </w:rPr>
        <w:t>Waste Management (New York, N.Y.)</w:t>
      </w:r>
      <w:r w:rsidRPr="00FA32EE">
        <w:rPr>
          <w:rFonts w:cs="Calibri"/>
          <w:noProof/>
        </w:rPr>
        <w:t>. https://doi.org/10.1016/j.wasman.2006.06.0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ng, X., Zhu, Z., Yang, Y., Li, X., Tian, Y., &amp; Xia, M. (2007). A Genetic Algorithm for the Capacitated Arc Routing Problem. In </w:t>
      </w:r>
      <w:r w:rsidRPr="00FA32EE">
        <w:rPr>
          <w:rFonts w:cs="Calibri"/>
          <w:i/>
          <w:iCs/>
          <w:noProof/>
        </w:rPr>
        <w:t>Proceedings of the IEEE: International Conference on Automation and Logistics</w:t>
      </w:r>
      <w:r w:rsidRPr="00FA32EE">
        <w:rPr>
          <w:rFonts w:cs="Calibri"/>
          <w:noProof/>
        </w:rPr>
        <w:t>. https://doi.org/10.1145/1569901.156994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adzli, M., Najwa, N., &amp; Luis, M. (2015). Capacitated arc routing problem and its extensions in waste collection. In </w:t>
      </w:r>
      <w:r w:rsidRPr="00FA32EE">
        <w:rPr>
          <w:rFonts w:cs="Calibri"/>
          <w:i/>
          <w:iCs/>
          <w:noProof/>
        </w:rPr>
        <w:t>AIP Conference Proceedings</w:t>
      </w:r>
      <w:r w:rsidRPr="00FA32EE">
        <w:rPr>
          <w:rFonts w:cs="Calibri"/>
          <w:noProof/>
        </w:rPr>
        <w:t>. https://doi.org/10.1063/1.491563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ujdiak, R., Masek, P., Mlynek, P., Misurec, J., &amp; Olshannikova, E. (2016). Using genetic algorithm for advanced municipal waste collection in Smart City. In </w:t>
      </w:r>
      <w:r w:rsidRPr="00FA32EE">
        <w:rPr>
          <w:rFonts w:cs="Calibri"/>
          <w:i/>
          <w:iCs/>
          <w:noProof/>
        </w:rPr>
        <w:t>2016 10th International Symposium on Communication Systems, Networks and Digital Signal Processing (CSNDSP)</w:t>
      </w:r>
      <w:r w:rsidRPr="00FA32EE">
        <w:rPr>
          <w:rFonts w:cs="Calibri"/>
          <w:noProof/>
        </w:rPr>
        <w:t>. https://doi.org/10.1109/CSNDSP.2016.7574016</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iffinger, R. (2007). Smart cities Ranking of European medium-sized cities. </w:t>
      </w:r>
      <w:r w:rsidRPr="00FA32EE">
        <w:rPr>
          <w:rFonts w:cs="Calibri"/>
          <w:i/>
          <w:iCs/>
          <w:noProof/>
        </w:rPr>
        <w:t>October</w:t>
      </w:r>
      <w:r w:rsidRPr="00FA32EE">
        <w:rPr>
          <w:rFonts w:cs="Calibri"/>
          <w:noProof/>
        </w:rPr>
        <w:t xml:space="preserve">, </w:t>
      </w:r>
      <w:r w:rsidRPr="00FA32EE">
        <w:rPr>
          <w:rFonts w:cs="Calibri"/>
          <w:i/>
          <w:iCs/>
          <w:noProof/>
        </w:rPr>
        <w:t>16</w:t>
      </w:r>
      <w:r w:rsidRPr="00FA32EE">
        <w:rPr>
          <w:rFonts w:cs="Calibri"/>
          <w:noProof/>
        </w:rPr>
        <w:t>(October), 13–18. https://doi.org/10.1016/S0264-2751(98)00050-X</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Grimm, N. B., Faeth, S. H., Golubiewski, N. E., Redman, C. L., Wu, J., Bai, X., &amp; Briggs, J. M. (2008). Global Change and the Ecology of Cities. </w:t>
      </w:r>
      <w:r w:rsidRPr="00FA32EE">
        <w:rPr>
          <w:rFonts w:cs="Calibri"/>
          <w:i/>
          <w:iCs/>
          <w:noProof/>
        </w:rPr>
        <w:t>Science</w:t>
      </w:r>
      <w:r w:rsidRPr="00FA32EE">
        <w:rPr>
          <w:rFonts w:cs="Calibri"/>
          <w:noProof/>
        </w:rPr>
        <w:t xml:space="preserve">, </w:t>
      </w:r>
      <w:r w:rsidRPr="00FA32EE">
        <w:rPr>
          <w:rFonts w:cs="Calibri"/>
          <w:i/>
          <w:iCs/>
          <w:noProof/>
        </w:rPr>
        <w:t>319</w:t>
      </w:r>
      <w:r w:rsidRPr="00FA32EE">
        <w:rPr>
          <w:rFonts w:cs="Calibri"/>
          <w:noProof/>
        </w:rPr>
        <w:t>(5864), 756–760. https://doi.org/10.1126/science.1150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errero, L. A., Maas, G., &amp; Hogland, W. (2013). Solid waste management challenges for cities in developing countries. </w:t>
      </w:r>
      <w:r w:rsidRPr="00FA32EE">
        <w:rPr>
          <w:rFonts w:cs="Calibri"/>
          <w:i/>
          <w:iCs/>
          <w:noProof/>
        </w:rPr>
        <w:t>Waste Management</w:t>
      </w:r>
      <w:r w:rsidRPr="00FA32EE">
        <w:rPr>
          <w:rFonts w:cs="Calibri"/>
          <w:noProof/>
        </w:rPr>
        <w:t>. https://doi.org/10.1016/j.wasman.2012.09.00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rstein, M. B. (2011). Open data: Empowering the empowered or effective data use for everyone? </w:t>
      </w:r>
      <w:r w:rsidRPr="00FA32EE">
        <w:rPr>
          <w:rFonts w:cs="Calibri"/>
          <w:i/>
          <w:iCs/>
          <w:noProof/>
        </w:rPr>
        <w:t>First Monday</w:t>
      </w:r>
      <w:r w:rsidRPr="00FA32EE">
        <w:rPr>
          <w:rFonts w:cs="Calibri"/>
          <w:noProof/>
        </w:rPr>
        <w:t>. https://doi.org/10.5210/fm.v16i2.33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AN, H., &amp; Cueto, E. P. (2015). Waste Collection Vehicle Routing Problem: A Literature Review. </w:t>
      </w:r>
      <w:r w:rsidRPr="00FA32EE">
        <w:rPr>
          <w:rFonts w:cs="Calibri"/>
          <w:i/>
          <w:iCs/>
          <w:noProof/>
        </w:rPr>
        <w:t>PROMET - Traffic&amp;Transportation</w:t>
      </w:r>
      <w:r w:rsidRPr="00FA32EE">
        <w:rPr>
          <w:rFonts w:cs="Calibri"/>
          <w:noProof/>
        </w:rPr>
        <w:t>. https://doi.org/10.7307/ptt.v27i4.16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 J. H. (1992). Genetic Algorithms. </w:t>
      </w:r>
      <w:r w:rsidRPr="00FA32EE">
        <w:rPr>
          <w:rFonts w:cs="Calibri"/>
          <w:i/>
          <w:iCs/>
          <w:noProof/>
        </w:rPr>
        <w:t>Scientific American</w:t>
      </w:r>
      <w:r w:rsidRPr="00FA32EE">
        <w:rPr>
          <w:rFonts w:cs="Calibri"/>
          <w:noProof/>
        </w:rPr>
        <w:t>. https://doi.org/10.1038/scientificamerican0792-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s, R. G. (2008). Will the real smart city please stand up? </w:t>
      </w:r>
      <w:r w:rsidRPr="00FA32EE">
        <w:rPr>
          <w:rFonts w:cs="Calibri"/>
          <w:i/>
          <w:iCs/>
          <w:noProof/>
        </w:rPr>
        <w:t>City</w:t>
      </w:r>
      <w:r w:rsidRPr="00FA32EE">
        <w:rPr>
          <w:rFonts w:cs="Calibri"/>
          <w:noProof/>
        </w:rPr>
        <w:t xml:space="preserve">, </w:t>
      </w:r>
      <w:r w:rsidRPr="00FA32EE">
        <w:rPr>
          <w:rFonts w:cs="Calibri"/>
          <w:i/>
          <w:iCs/>
          <w:noProof/>
        </w:rPr>
        <w:t>12</w:t>
      </w:r>
      <w:r w:rsidRPr="00FA32EE">
        <w:rPr>
          <w:rFonts w:cs="Calibri"/>
          <w:noProof/>
        </w:rPr>
        <w:t>(3), 303–320. https://doi.org/10.1080/136048108024791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ornweg, D., &amp; Bhada-Tata, P. (2012). </w:t>
      </w:r>
      <w:r w:rsidRPr="00FA32EE">
        <w:rPr>
          <w:rFonts w:cs="Calibri"/>
          <w:i/>
          <w:iCs/>
          <w:noProof/>
        </w:rPr>
        <w:t>What a waste: a global review of solid waste management</w:t>
      </w:r>
      <w:r w:rsidRPr="00FA32EE">
        <w:rPr>
          <w:rFonts w:cs="Calibri"/>
          <w:noProof/>
        </w:rPr>
        <w:t xml:space="preserve">. </w:t>
      </w:r>
      <w:r w:rsidRPr="00FA32EE">
        <w:rPr>
          <w:rFonts w:cs="Calibri"/>
          <w:i/>
          <w:iCs/>
          <w:noProof/>
        </w:rPr>
        <w:t>World Bank, Washington DC</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uijboom, N., &amp; Broek, T. Van Den. (2011). Open data : an international comparison of strategies. </w:t>
      </w:r>
      <w:r w:rsidRPr="00FA32EE">
        <w:rPr>
          <w:rFonts w:cs="Calibri"/>
          <w:i/>
          <w:iCs/>
          <w:noProof/>
        </w:rPr>
        <w:t>European Journal of EPractice</w:t>
      </w:r>
      <w:r w:rsidRPr="00FA32EE">
        <w:rPr>
          <w:rFonts w:cs="Calibri"/>
          <w:noProof/>
        </w:rPr>
        <w:t>. https://doi.org/1988-625X</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anssen, M., Charalabidis, Y., &amp; Zuiderwijk, A. (2012). Benefits, Adoption Barriers and Myths of Open Data and Open Government. </w:t>
      </w:r>
      <w:r w:rsidRPr="00FA32EE">
        <w:rPr>
          <w:rFonts w:cs="Calibri"/>
          <w:i/>
          <w:iCs/>
          <w:noProof/>
        </w:rPr>
        <w:t>Information Systems Management</w:t>
      </w:r>
      <w:r w:rsidRPr="00FA32EE">
        <w:rPr>
          <w:rFonts w:cs="Calibri"/>
          <w:noProof/>
        </w:rPr>
        <w:t>. https://doi.org/10.1080/10580530.2012.71674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ebari, K., &amp; Madiafi, M. (2013). Selection Methods for Genetic Algorithms. </w:t>
      </w:r>
      <w:r w:rsidRPr="00FA32EE">
        <w:rPr>
          <w:rFonts w:cs="Calibri"/>
          <w:i/>
          <w:iCs/>
          <w:noProof/>
        </w:rPr>
        <w:t>International Journal of Emerging Sciences</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aradimas, N. V., Papatzelou, K., &amp; Loumos, V. G. (2007). </w:t>
      </w:r>
      <w:r w:rsidRPr="00FA32EE">
        <w:rPr>
          <w:rFonts w:cs="Calibri"/>
          <w:i/>
          <w:iCs/>
          <w:noProof/>
        </w:rPr>
        <w:t>Genetic algorithms for municipal solid waste collection and routing optimization</w:t>
      </w:r>
      <w:r w:rsidRPr="00FA32EE">
        <w:rPr>
          <w:rFonts w:cs="Calibri"/>
          <w:noProof/>
        </w:rPr>
        <w:t xml:space="preserve">. </w:t>
      </w:r>
      <w:r w:rsidRPr="00FA32EE">
        <w:rPr>
          <w:rFonts w:cs="Calibri"/>
          <w:i/>
          <w:iCs/>
          <w:noProof/>
        </w:rPr>
        <w:t>IFIP International Federation for Information Processing</w:t>
      </w:r>
      <w:r w:rsidRPr="00FA32EE">
        <w:rPr>
          <w:rFonts w:cs="Calibri"/>
          <w:noProof/>
        </w:rPr>
        <w:t>. https://doi.org/10.1007/978-0-387-74161-1_2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M., Husian, M., Upreti, N., &amp; Gupta, D. (2010). Genetic Algorithm: Review and Application. </w:t>
      </w:r>
      <w:r w:rsidRPr="00FA32EE">
        <w:rPr>
          <w:rFonts w:cs="Calibri"/>
          <w:i/>
          <w:iCs/>
          <w:noProof/>
        </w:rPr>
        <w:t>International Journal of Information Technology and Knowledge Management</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V., &amp; Panneerselvam, R. (2017). A Study of Crossover Operators for Genetic Algorithms to Solve VRP and its Variants and New Sinusoidal Motion Crossover Operator. </w:t>
      </w:r>
      <w:r w:rsidRPr="00FA32EE">
        <w:rPr>
          <w:rFonts w:cs="Calibri"/>
          <w:i/>
          <w:iCs/>
          <w:noProof/>
        </w:rPr>
        <w:t>International Journal of Computational Intelligence Research ISSN</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Lacomme, P., Prins, C., &amp; Ramdane-Cherif, W. (2001). A genetic algorithm for the capacitated arc routing problem and its extensions. In </w:t>
      </w:r>
      <w:r w:rsidRPr="00FA32EE">
        <w:rPr>
          <w:rFonts w:cs="Calibri"/>
          <w:i/>
          <w:iCs/>
          <w:noProof/>
        </w:rPr>
        <w:t>Lecture Notes in Computer Science (including subseries Lecture Notes in Artificial Intelligence and Lecture Notes in Bioinformatics)</w:t>
      </w:r>
      <w:r w:rsidRPr="00FA32EE">
        <w:rPr>
          <w:rFonts w:cs="Calibri"/>
          <w:noProof/>
        </w:rPr>
        <w:t>. https://doi.org/10.1007/3-540-45365-2_49</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Mendes, A. C. (2017). Almeida Henriques: “Smart cities” precisam de apoios. Retrieved June 1, 2018, from https://www.jornaldenegocios.pt/negocios-iniciativas/cidades-inteligentes/detalhe/almeida-henriques-smart-cities-precisam-de-apoios</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itchell, M. (1995). Genetic algorithms: An overview. </w:t>
      </w:r>
      <w:r w:rsidRPr="00FA32EE">
        <w:rPr>
          <w:rFonts w:cs="Calibri"/>
          <w:i/>
          <w:iCs/>
          <w:noProof/>
        </w:rPr>
        <w:t>Complexity</w:t>
      </w:r>
      <w:r w:rsidRPr="00FA32EE">
        <w:rPr>
          <w:rFonts w:cs="Calibri"/>
          <w:noProof/>
        </w:rPr>
        <w:t xml:space="preserve">, </w:t>
      </w:r>
      <w:r w:rsidRPr="00FA32EE">
        <w:rPr>
          <w:rFonts w:cs="Calibri"/>
          <w:i/>
          <w:iCs/>
          <w:noProof/>
        </w:rPr>
        <w:t>1</w:t>
      </w:r>
      <w:r w:rsidRPr="00FA32EE">
        <w:rPr>
          <w:rFonts w:cs="Calibri"/>
          <w:noProof/>
        </w:rPr>
        <w:t>(1), 31–39. https://doi.org/10.1002/cplx.6130010108</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Mohammed, M. A., Abd Ghani, M. K., Hamed, R. I., Mostafa, S. A., Ahmad, M. S., &amp; Ibrahim, D. A. (2017). Solving vehicle routing problem by using improved genetic algorithm for optimal solution. </w:t>
      </w:r>
      <w:r w:rsidRPr="00FA32EE">
        <w:rPr>
          <w:rFonts w:cs="Calibri"/>
          <w:i/>
          <w:iCs/>
          <w:noProof/>
        </w:rPr>
        <w:t>Journal of Computational Science</w:t>
      </w:r>
      <w:r w:rsidRPr="00FA32EE">
        <w:rPr>
          <w:rFonts w:cs="Calibri"/>
          <w:noProof/>
        </w:rPr>
        <w:t>. https://doi.org/10.1016/j.jocs.2017.04.003</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lloy, J. C. (2011). The open knowledge foundation: Open data means better science. </w:t>
      </w:r>
      <w:r w:rsidRPr="00FA32EE">
        <w:rPr>
          <w:rFonts w:cs="Calibri"/>
          <w:i/>
          <w:iCs/>
          <w:noProof/>
        </w:rPr>
        <w:t>PLoS Biology</w:t>
      </w:r>
      <w:r w:rsidRPr="00FA32EE">
        <w:rPr>
          <w:rFonts w:cs="Calibri"/>
          <w:noProof/>
        </w:rPr>
        <w:t>. https://doi.org/10.1371/journal.pbio.1001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urão, M. C., Nunes, A. C., &amp; Prins, C. (2009). Heuristic methods for the sectoring arc routing problem. </w:t>
      </w:r>
      <w:r w:rsidRPr="00FA32EE">
        <w:rPr>
          <w:rFonts w:cs="Calibri"/>
          <w:i/>
          <w:iCs/>
          <w:noProof/>
        </w:rPr>
        <w:t>European Journal of Operational Research</w:t>
      </w:r>
      <w:r w:rsidRPr="00FA32EE">
        <w:rPr>
          <w:rFonts w:cs="Calibri"/>
          <w:noProof/>
        </w:rPr>
        <w:t>. https://doi.org/10.1016/j.ejor.2008.04.025</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Nam, T., &amp; Pardo, T. A. (2011). Conceptualizing smart city with dimensions of technology, people, and institutions. In </w:t>
      </w:r>
      <w:r w:rsidRPr="00FA32EE">
        <w:rPr>
          <w:rFonts w:cs="Calibri"/>
          <w:i/>
          <w:iCs/>
          <w:noProof/>
        </w:rPr>
        <w:t>Proceedings of the 12th Annual International Digital Government Research Conference on Digital Government Innovation in Challenging Times - dg.o ’11</w:t>
      </w:r>
      <w:r w:rsidRPr="00FA32EE">
        <w:rPr>
          <w:rFonts w:cs="Calibri"/>
          <w:noProof/>
        </w:rPr>
        <w:t xml:space="preserve"> (p. 282). https://doi.org/10.1145/2037556.2037602</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ps://planet.openstreetmap.org</w:t>
        </w:r>
      </w:hyperlink>
      <w:r w:rsidRPr="00E74723">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Pereira, F. B., Tavares, J., Machado, P., &amp; Costa, E. (2002). GVR: A New Genetic Representation for the Vehicle Routing Problem. </w:t>
      </w:r>
      <w:r w:rsidRPr="00FA32EE">
        <w:rPr>
          <w:rFonts w:cs="Calibri"/>
          <w:i/>
          <w:iCs/>
          <w:noProof/>
        </w:rPr>
        <w:t>Artificial Intelligence and Cognitive Science: 13th Irish International Conference, AICS 2002, Limerick, Ireland, September 12-13, 2002 - Proceedings</w:t>
      </w:r>
      <w:r w:rsidRPr="00FA32EE">
        <w:rPr>
          <w:rFonts w:cs="Calibri"/>
          <w:noProof/>
        </w:rPr>
        <w:t>. https://doi.org/10.1007/3-540-45750-X_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Ramdane-Cherif, W. (2006). Evolutionary algorithms for capacitated arc routing problems with time windows. In </w:t>
      </w:r>
      <w:r w:rsidRPr="00FA32EE">
        <w:rPr>
          <w:rFonts w:cs="Calibri"/>
          <w:i/>
          <w:iCs/>
          <w:noProof/>
        </w:rPr>
        <w:t>IFAC Proceedings Volumes (IFAC-PapersOnline)</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aini, N. (2017). Review of Selection Methods in Genetic Algorithms. </w:t>
      </w:r>
      <w:r w:rsidRPr="00FA32EE">
        <w:rPr>
          <w:rFonts w:cs="Calibri"/>
          <w:i/>
          <w:iCs/>
          <w:noProof/>
        </w:rPr>
        <w:t>International Journal Of Engineering And Computer Science</w:t>
      </w:r>
      <w:r w:rsidRPr="00FA32EE">
        <w:rPr>
          <w:rFonts w:cs="Calibri"/>
          <w:noProof/>
        </w:rPr>
        <w:t>. https://doi.org/10.18535/ijecs/v6i12.0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cience for Environment Policy. (2015). Indicators for sustainable cities. </w:t>
      </w:r>
      <w:r w:rsidRPr="00FA32EE">
        <w:rPr>
          <w:rFonts w:cs="Calibri"/>
          <w:i/>
          <w:iCs/>
          <w:noProof/>
        </w:rPr>
        <w:t>European Commission</w:t>
      </w:r>
      <w:r w:rsidRPr="00FA32EE">
        <w:rPr>
          <w:rFonts w:cs="Calibri"/>
          <w:noProof/>
        </w:rPr>
        <w:t>, (12), 1–189. https://doi.org/10.2779/6170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United Nations. (2014). </w:t>
      </w:r>
      <w:r w:rsidRPr="00FA32EE">
        <w:rPr>
          <w:rFonts w:cs="Calibri"/>
          <w:i/>
          <w:iCs/>
          <w:noProof/>
        </w:rPr>
        <w:t>World Urbanization Prospects 2014</w:t>
      </w:r>
      <w:r w:rsidRPr="00FA32EE">
        <w:rPr>
          <w:rFonts w:cs="Calibri"/>
          <w:noProof/>
        </w:rPr>
        <w:t xml:space="preserve">. </w:t>
      </w:r>
      <w:r w:rsidRPr="00FA32EE">
        <w:rPr>
          <w:rFonts w:cs="Calibri"/>
          <w:i/>
          <w:iCs/>
          <w:noProof/>
        </w:rPr>
        <w:t>Demographic Research</w:t>
      </w:r>
      <w:r w:rsidRPr="00FA32EE">
        <w:rPr>
          <w:rFonts w:cs="Calibri"/>
          <w:noProof/>
        </w:rPr>
        <w:t>. https://doi.org/(ST/ESA/SER.A/3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hitley, D. (1994). A genetic algorithm tutorial. </w:t>
      </w:r>
      <w:r w:rsidRPr="00FA32EE">
        <w:rPr>
          <w:rFonts w:cs="Calibri"/>
          <w:i/>
          <w:iCs/>
          <w:noProof/>
        </w:rPr>
        <w:t>Statistics and Computing</w:t>
      </w:r>
      <w:r w:rsidRPr="00FA32EE">
        <w:rPr>
          <w:rFonts w:cs="Calibri"/>
          <w:noProof/>
        </w:rPr>
        <w:t>. https://doi.org/10.1007/BF0017535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illemse, E. J., &amp; Joubert, J. W. (2016). Constructive heuristics for the Mixed Capacity Arc Routing Problem under Time Restrictions with Intermediate Facilities. </w:t>
      </w:r>
      <w:r w:rsidRPr="00FA32EE">
        <w:rPr>
          <w:rFonts w:cs="Calibri"/>
          <w:i/>
          <w:iCs/>
          <w:noProof/>
        </w:rPr>
        <w:t>Computers and Operations Research</w:t>
      </w:r>
      <w:r w:rsidRPr="00FA32EE">
        <w:rPr>
          <w:rFonts w:cs="Calibri"/>
          <w:noProof/>
        </w:rPr>
        <w:t>. https://doi.org/10.1016/j.cor.2015.10.01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øhlk, S. (2008). A decade of Capacitated Arc Routing. </w:t>
      </w:r>
      <w:r w:rsidRPr="00FA32EE">
        <w:rPr>
          <w:rFonts w:cs="Calibri"/>
          <w:i/>
          <w:iCs/>
          <w:noProof/>
        </w:rPr>
        <w:t>Operations Research/ Computer Science Interfaces Series</w:t>
      </w:r>
      <w:r w:rsidRPr="00FA32EE">
        <w:rPr>
          <w:rFonts w:cs="Calibri"/>
          <w:noProof/>
        </w:rPr>
        <w:t>. https://doi.org/10.1007/978-0-387-77778-8_2</w:t>
      </w:r>
    </w:p>
    <w:p w:rsidR="006A53AF" w:rsidRPr="00CD7DEB" w:rsidRDefault="00FA32EE" w:rsidP="00CD7DEB">
      <w:r>
        <w:fldChar w:fldCharType="end"/>
      </w:r>
    </w:p>
    <w:p w:rsidR="00C44CA3" w:rsidRDefault="005247B5">
      <w:pPr>
        <w:pStyle w:val="Heading1"/>
      </w:pPr>
      <w:bookmarkStart w:id="120" w:name="_Toc526981759"/>
      <w:r>
        <w:lastRenderedPageBreak/>
        <w:t>Appendix (optional)</w:t>
      </w:r>
      <w:bookmarkEnd w:id="120"/>
    </w:p>
    <w:p w:rsidR="00C44CA3" w:rsidRDefault="00C44CA3">
      <w:pPr>
        <w:rPr>
          <w:color w:val="000000"/>
        </w:rPr>
      </w:pPr>
    </w:p>
    <w:p w:rsidR="00C44CA3" w:rsidRDefault="005247B5">
      <w:pPr>
        <w:pStyle w:val="Heading1"/>
      </w:pPr>
      <w:bookmarkStart w:id="121" w:name="_Toc526981760"/>
      <w:r>
        <w:lastRenderedPageBreak/>
        <w:t>Annexes (optional)</w:t>
      </w:r>
      <w:bookmarkEnd w:id="121"/>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0FA1" w:rsidRDefault="008A0FA1">
      <w:pPr>
        <w:spacing w:after="0" w:line="240" w:lineRule="auto"/>
      </w:pPr>
      <w:r>
        <w:separator/>
      </w:r>
    </w:p>
  </w:endnote>
  <w:endnote w:type="continuationSeparator" w:id="0">
    <w:p w:rsidR="008A0FA1" w:rsidRDefault="008A0F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1D72" w:rsidRDefault="00A71D72">
    <w:pPr>
      <w:pStyle w:val="Footer"/>
      <w:jc w:val="right"/>
      <w:rPr>
        <w:lang w:eastAsia="en-US"/>
      </w:rPr>
    </w:pPr>
    <w:r>
      <w:fldChar w:fldCharType="begin"/>
    </w:r>
    <w:r>
      <w:instrText>PAGE</w:instrText>
    </w:r>
    <w:r>
      <w:fldChar w:fldCharType="separate"/>
    </w:r>
    <w:r>
      <w:t>i</w:t>
    </w:r>
    <w:r>
      <w:fldChar w:fldCharType="end"/>
    </w:r>
  </w:p>
  <w:p w:rsidR="00A71D72" w:rsidRDefault="00A71D72">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1D72" w:rsidRDefault="00A71D72">
    <w:pPr>
      <w:pStyle w:val="Footer"/>
      <w:jc w:val="right"/>
    </w:pPr>
    <w:r>
      <w:fldChar w:fldCharType="begin"/>
    </w:r>
    <w:r>
      <w:instrText>PAGE</w:instrText>
    </w:r>
    <w:r>
      <w:fldChar w:fldCharType="separate"/>
    </w:r>
    <w:r>
      <w:t>i</w:t>
    </w:r>
    <w:r>
      <w:fldChar w:fldCharType="end"/>
    </w:r>
  </w:p>
  <w:p w:rsidR="00A71D72" w:rsidRDefault="00A71D72">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71D72" w:rsidRDefault="00A71D72">
    <w:pPr>
      <w:pStyle w:val="Footer"/>
      <w:jc w:val="right"/>
    </w:pPr>
    <w:r>
      <w:fldChar w:fldCharType="begin"/>
    </w:r>
    <w:r>
      <w:instrText>PAGE</w:instrText>
    </w:r>
    <w:r>
      <w:fldChar w:fldCharType="separate"/>
    </w:r>
    <w:r>
      <w:t>27</w:t>
    </w:r>
    <w:r>
      <w:fldChar w:fldCharType="end"/>
    </w:r>
  </w:p>
  <w:p w:rsidR="00A71D72" w:rsidRDefault="00A71D72">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0FA1" w:rsidRDefault="008A0FA1">
      <w:pPr>
        <w:spacing w:after="0" w:line="240" w:lineRule="auto"/>
      </w:pPr>
      <w:r>
        <w:separator/>
      </w:r>
    </w:p>
  </w:footnote>
  <w:footnote w:type="continuationSeparator" w:id="0">
    <w:p w:rsidR="008A0FA1" w:rsidRDefault="008A0F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277C8"/>
    <w:rsid w:val="0003092A"/>
    <w:rsid w:val="0003427E"/>
    <w:rsid w:val="00040F1A"/>
    <w:rsid w:val="0005029B"/>
    <w:rsid w:val="000508DB"/>
    <w:rsid w:val="0005125A"/>
    <w:rsid w:val="00057DAC"/>
    <w:rsid w:val="0006269F"/>
    <w:rsid w:val="000657BF"/>
    <w:rsid w:val="00066143"/>
    <w:rsid w:val="0006628D"/>
    <w:rsid w:val="00066A81"/>
    <w:rsid w:val="00070985"/>
    <w:rsid w:val="00071D64"/>
    <w:rsid w:val="00072147"/>
    <w:rsid w:val="00074450"/>
    <w:rsid w:val="00080203"/>
    <w:rsid w:val="00083478"/>
    <w:rsid w:val="0008562C"/>
    <w:rsid w:val="00090875"/>
    <w:rsid w:val="000948D8"/>
    <w:rsid w:val="00094D6F"/>
    <w:rsid w:val="000977C1"/>
    <w:rsid w:val="000A27FF"/>
    <w:rsid w:val="000A3AB7"/>
    <w:rsid w:val="000A3C02"/>
    <w:rsid w:val="000A4C6F"/>
    <w:rsid w:val="000A5522"/>
    <w:rsid w:val="000A64FA"/>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0769F"/>
    <w:rsid w:val="00112618"/>
    <w:rsid w:val="00121676"/>
    <w:rsid w:val="00127572"/>
    <w:rsid w:val="00127D5C"/>
    <w:rsid w:val="00132BCA"/>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07BF"/>
    <w:rsid w:val="001D7D53"/>
    <w:rsid w:val="001E203C"/>
    <w:rsid w:val="001E272E"/>
    <w:rsid w:val="001E36EF"/>
    <w:rsid w:val="001E6D2C"/>
    <w:rsid w:val="001F08BA"/>
    <w:rsid w:val="00201CA5"/>
    <w:rsid w:val="0020340F"/>
    <w:rsid w:val="00203C8F"/>
    <w:rsid w:val="00203DC2"/>
    <w:rsid w:val="002043A1"/>
    <w:rsid w:val="00210653"/>
    <w:rsid w:val="002115DE"/>
    <w:rsid w:val="002147B4"/>
    <w:rsid w:val="0023273B"/>
    <w:rsid w:val="00232D9A"/>
    <w:rsid w:val="002342ED"/>
    <w:rsid w:val="00234328"/>
    <w:rsid w:val="002405A1"/>
    <w:rsid w:val="00240AC9"/>
    <w:rsid w:val="00240E74"/>
    <w:rsid w:val="0024148D"/>
    <w:rsid w:val="0024166D"/>
    <w:rsid w:val="00243DC2"/>
    <w:rsid w:val="00244E33"/>
    <w:rsid w:val="002472AE"/>
    <w:rsid w:val="00247767"/>
    <w:rsid w:val="00247C12"/>
    <w:rsid w:val="00254CC1"/>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3E69"/>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4E73"/>
    <w:rsid w:val="003273A5"/>
    <w:rsid w:val="00330B73"/>
    <w:rsid w:val="003355CE"/>
    <w:rsid w:val="00337569"/>
    <w:rsid w:val="003442A1"/>
    <w:rsid w:val="003470B0"/>
    <w:rsid w:val="0034775C"/>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1B07"/>
    <w:rsid w:val="003D56F3"/>
    <w:rsid w:val="003D600C"/>
    <w:rsid w:val="003D679C"/>
    <w:rsid w:val="003E16AF"/>
    <w:rsid w:val="003E55B3"/>
    <w:rsid w:val="003F499D"/>
    <w:rsid w:val="003F6869"/>
    <w:rsid w:val="003F6A85"/>
    <w:rsid w:val="003F7042"/>
    <w:rsid w:val="003F7E28"/>
    <w:rsid w:val="00401541"/>
    <w:rsid w:val="00403B17"/>
    <w:rsid w:val="00406F0F"/>
    <w:rsid w:val="00410037"/>
    <w:rsid w:val="00413307"/>
    <w:rsid w:val="004140A6"/>
    <w:rsid w:val="00422AF5"/>
    <w:rsid w:val="0043041F"/>
    <w:rsid w:val="0043044E"/>
    <w:rsid w:val="00432D2F"/>
    <w:rsid w:val="00433D21"/>
    <w:rsid w:val="00435650"/>
    <w:rsid w:val="00442DE6"/>
    <w:rsid w:val="00450042"/>
    <w:rsid w:val="004511E3"/>
    <w:rsid w:val="00454E12"/>
    <w:rsid w:val="00456282"/>
    <w:rsid w:val="00460B6A"/>
    <w:rsid w:val="00462894"/>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A6484"/>
    <w:rsid w:val="004B1E59"/>
    <w:rsid w:val="004B7DA6"/>
    <w:rsid w:val="004C01D8"/>
    <w:rsid w:val="004C1AA6"/>
    <w:rsid w:val="004C58AD"/>
    <w:rsid w:val="004C6A3C"/>
    <w:rsid w:val="004D7EC2"/>
    <w:rsid w:val="004F4845"/>
    <w:rsid w:val="00503722"/>
    <w:rsid w:val="00516091"/>
    <w:rsid w:val="00521E9F"/>
    <w:rsid w:val="005247B5"/>
    <w:rsid w:val="00530CD2"/>
    <w:rsid w:val="005316DB"/>
    <w:rsid w:val="00531A12"/>
    <w:rsid w:val="00531E7A"/>
    <w:rsid w:val="00533009"/>
    <w:rsid w:val="0053484F"/>
    <w:rsid w:val="0053577F"/>
    <w:rsid w:val="00541E1F"/>
    <w:rsid w:val="00541EBB"/>
    <w:rsid w:val="00542093"/>
    <w:rsid w:val="0054259C"/>
    <w:rsid w:val="0054297D"/>
    <w:rsid w:val="00551F44"/>
    <w:rsid w:val="00552122"/>
    <w:rsid w:val="0055262A"/>
    <w:rsid w:val="0055522B"/>
    <w:rsid w:val="00556009"/>
    <w:rsid w:val="00557003"/>
    <w:rsid w:val="005600B5"/>
    <w:rsid w:val="00561667"/>
    <w:rsid w:val="00566281"/>
    <w:rsid w:val="005668CB"/>
    <w:rsid w:val="0057363B"/>
    <w:rsid w:val="00575C32"/>
    <w:rsid w:val="00577D60"/>
    <w:rsid w:val="00581890"/>
    <w:rsid w:val="0059271E"/>
    <w:rsid w:val="00593BA0"/>
    <w:rsid w:val="00593D33"/>
    <w:rsid w:val="00593F8A"/>
    <w:rsid w:val="00594E09"/>
    <w:rsid w:val="005A0328"/>
    <w:rsid w:val="005A2338"/>
    <w:rsid w:val="005A6B79"/>
    <w:rsid w:val="005B20BA"/>
    <w:rsid w:val="005B47A0"/>
    <w:rsid w:val="005B5BD6"/>
    <w:rsid w:val="005B6264"/>
    <w:rsid w:val="005C5609"/>
    <w:rsid w:val="005D2FDE"/>
    <w:rsid w:val="005D309E"/>
    <w:rsid w:val="005E21D9"/>
    <w:rsid w:val="005E2926"/>
    <w:rsid w:val="005E4319"/>
    <w:rsid w:val="005F39B0"/>
    <w:rsid w:val="005F3F2A"/>
    <w:rsid w:val="005F4137"/>
    <w:rsid w:val="005F4CA8"/>
    <w:rsid w:val="005F5613"/>
    <w:rsid w:val="00602252"/>
    <w:rsid w:val="00604138"/>
    <w:rsid w:val="00604F06"/>
    <w:rsid w:val="006112EA"/>
    <w:rsid w:val="00612485"/>
    <w:rsid w:val="006213FB"/>
    <w:rsid w:val="00622295"/>
    <w:rsid w:val="00622850"/>
    <w:rsid w:val="00630A3A"/>
    <w:rsid w:val="00631258"/>
    <w:rsid w:val="006316F1"/>
    <w:rsid w:val="00634D58"/>
    <w:rsid w:val="006377CD"/>
    <w:rsid w:val="00642561"/>
    <w:rsid w:val="006438E1"/>
    <w:rsid w:val="00645363"/>
    <w:rsid w:val="0064539A"/>
    <w:rsid w:val="00645ADF"/>
    <w:rsid w:val="00647396"/>
    <w:rsid w:val="00651C76"/>
    <w:rsid w:val="00654EBF"/>
    <w:rsid w:val="00657BD8"/>
    <w:rsid w:val="00660F45"/>
    <w:rsid w:val="00660FBA"/>
    <w:rsid w:val="00666C69"/>
    <w:rsid w:val="00667C72"/>
    <w:rsid w:val="0067505E"/>
    <w:rsid w:val="0067506C"/>
    <w:rsid w:val="00676063"/>
    <w:rsid w:val="006826FC"/>
    <w:rsid w:val="0068276C"/>
    <w:rsid w:val="0068284D"/>
    <w:rsid w:val="0068644E"/>
    <w:rsid w:val="00691AA0"/>
    <w:rsid w:val="006930DB"/>
    <w:rsid w:val="006935BC"/>
    <w:rsid w:val="006940A7"/>
    <w:rsid w:val="00694F42"/>
    <w:rsid w:val="0069582D"/>
    <w:rsid w:val="00695B3B"/>
    <w:rsid w:val="006A261E"/>
    <w:rsid w:val="006A3A15"/>
    <w:rsid w:val="006A527A"/>
    <w:rsid w:val="006A53AF"/>
    <w:rsid w:val="006A5CBA"/>
    <w:rsid w:val="006A615F"/>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3B4A"/>
    <w:rsid w:val="00746F13"/>
    <w:rsid w:val="00751EE8"/>
    <w:rsid w:val="00752DF7"/>
    <w:rsid w:val="00753441"/>
    <w:rsid w:val="00760DAE"/>
    <w:rsid w:val="007615E9"/>
    <w:rsid w:val="00770277"/>
    <w:rsid w:val="00777193"/>
    <w:rsid w:val="007801E3"/>
    <w:rsid w:val="00782A53"/>
    <w:rsid w:val="0078615C"/>
    <w:rsid w:val="007871DC"/>
    <w:rsid w:val="00795962"/>
    <w:rsid w:val="00795F46"/>
    <w:rsid w:val="007A28B6"/>
    <w:rsid w:val="007A3A1A"/>
    <w:rsid w:val="007A778E"/>
    <w:rsid w:val="007B6190"/>
    <w:rsid w:val="007B7922"/>
    <w:rsid w:val="007C07DE"/>
    <w:rsid w:val="007C2B2D"/>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46611"/>
    <w:rsid w:val="00852FA3"/>
    <w:rsid w:val="00865C0A"/>
    <w:rsid w:val="00871AFD"/>
    <w:rsid w:val="00873AA2"/>
    <w:rsid w:val="00877278"/>
    <w:rsid w:val="008802A4"/>
    <w:rsid w:val="0088286A"/>
    <w:rsid w:val="008830BB"/>
    <w:rsid w:val="0088473C"/>
    <w:rsid w:val="008876D4"/>
    <w:rsid w:val="0088794E"/>
    <w:rsid w:val="00891C2B"/>
    <w:rsid w:val="008921AF"/>
    <w:rsid w:val="00895631"/>
    <w:rsid w:val="008A0A1C"/>
    <w:rsid w:val="008A0FA1"/>
    <w:rsid w:val="008A2517"/>
    <w:rsid w:val="008A40E3"/>
    <w:rsid w:val="008B3F1C"/>
    <w:rsid w:val="008C1443"/>
    <w:rsid w:val="008D1D7C"/>
    <w:rsid w:val="008D28D4"/>
    <w:rsid w:val="008D3110"/>
    <w:rsid w:val="008D3511"/>
    <w:rsid w:val="008E127B"/>
    <w:rsid w:val="008E12D8"/>
    <w:rsid w:val="008E1EE0"/>
    <w:rsid w:val="008E3ABE"/>
    <w:rsid w:val="008E41E5"/>
    <w:rsid w:val="008E610B"/>
    <w:rsid w:val="008F02FC"/>
    <w:rsid w:val="008F058A"/>
    <w:rsid w:val="008F0D48"/>
    <w:rsid w:val="008F302B"/>
    <w:rsid w:val="00915DB8"/>
    <w:rsid w:val="0092679A"/>
    <w:rsid w:val="00932FBD"/>
    <w:rsid w:val="00937932"/>
    <w:rsid w:val="00942654"/>
    <w:rsid w:val="0094314B"/>
    <w:rsid w:val="00946357"/>
    <w:rsid w:val="0095641E"/>
    <w:rsid w:val="009578DB"/>
    <w:rsid w:val="00960CC3"/>
    <w:rsid w:val="00961D61"/>
    <w:rsid w:val="00962CAB"/>
    <w:rsid w:val="00962CB4"/>
    <w:rsid w:val="00967434"/>
    <w:rsid w:val="00970DF4"/>
    <w:rsid w:val="00971202"/>
    <w:rsid w:val="00971765"/>
    <w:rsid w:val="00987125"/>
    <w:rsid w:val="009B2FD0"/>
    <w:rsid w:val="009B352E"/>
    <w:rsid w:val="009B5586"/>
    <w:rsid w:val="009B5C2A"/>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5BCA"/>
    <w:rsid w:val="00A261B5"/>
    <w:rsid w:val="00A3107A"/>
    <w:rsid w:val="00A35CEA"/>
    <w:rsid w:val="00A41E96"/>
    <w:rsid w:val="00A421E3"/>
    <w:rsid w:val="00A47360"/>
    <w:rsid w:val="00A47BDB"/>
    <w:rsid w:val="00A52863"/>
    <w:rsid w:val="00A54DD0"/>
    <w:rsid w:val="00A618E2"/>
    <w:rsid w:val="00A67A46"/>
    <w:rsid w:val="00A71264"/>
    <w:rsid w:val="00A71D72"/>
    <w:rsid w:val="00A72572"/>
    <w:rsid w:val="00A739FA"/>
    <w:rsid w:val="00A73CA7"/>
    <w:rsid w:val="00A777EC"/>
    <w:rsid w:val="00A82241"/>
    <w:rsid w:val="00A825C3"/>
    <w:rsid w:val="00A8353B"/>
    <w:rsid w:val="00A8418D"/>
    <w:rsid w:val="00A84B6F"/>
    <w:rsid w:val="00A91322"/>
    <w:rsid w:val="00A91DF6"/>
    <w:rsid w:val="00A948D3"/>
    <w:rsid w:val="00A9599C"/>
    <w:rsid w:val="00AA00C1"/>
    <w:rsid w:val="00AA43FE"/>
    <w:rsid w:val="00AB0542"/>
    <w:rsid w:val="00AB4954"/>
    <w:rsid w:val="00AB6092"/>
    <w:rsid w:val="00AB64F5"/>
    <w:rsid w:val="00AC08D1"/>
    <w:rsid w:val="00AC4246"/>
    <w:rsid w:val="00AC71FB"/>
    <w:rsid w:val="00AC769C"/>
    <w:rsid w:val="00AD2F99"/>
    <w:rsid w:val="00AD3D71"/>
    <w:rsid w:val="00AD48DA"/>
    <w:rsid w:val="00AF1A76"/>
    <w:rsid w:val="00AF328D"/>
    <w:rsid w:val="00AF3D02"/>
    <w:rsid w:val="00B00CB0"/>
    <w:rsid w:val="00B01F07"/>
    <w:rsid w:val="00B05251"/>
    <w:rsid w:val="00B057E7"/>
    <w:rsid w:val="00B107BE"/>
    <w:rsid w:val="00B14ED7"/>
    <w:rsid w:val="00B1629D"/>
    <w:rsid w:val="00B207B8"/>
    <w:rsid w:val="00B222D5"/>
    <w:rsid w:val="00B22C2F"/>
    <w:rsid w:val="00B23718"/>
    <w:rsid w:val="00B30EA8"/>
    <w:rsid w:val="00B33FEC"/>
    <w:rsid w:val="00B34363"/>
    <w:rsid w:val="00B34ED4"/>
    <w:rsid w:val="00B46836"/>
    <w:rsid w:val="00B46E46"/>
    <w:rsid w:val="00B51C04"/>
    <w:rsid w:val="00B524A9"/>
    <w:rsid w:val="00B54AE4"/>
    <w:rsid w:val="00B567E3"/>
    <w:rsid w:val="00B61876"/>
    <w:rsid w:val="00B63D66"/>
    <w:rsid w:val="00B641C6"/>
    <w:rsid w:val="00B70298"/>
    <w:rsid w:val="00B72C51"/>
    <w:rsid w:val="00B73263"/>
    <w:rsid w:val="00B8072D"/>
    <w:rsid w:val="00B843CA"/>
    <w:rsid w:val="00B87725"/>
    <w:rsid w:val="00B92AE5"/>
    <w:rsid w:val="00B97977"/>
    <w:rsid w:val="00BA0619"/>
    <w:rsid w:val="00BA19F6"/>
    <w:rsid w:val="00BA2379"/>
    <w:rsid w:val="00BA3DBE"/>
    <w:rsid w:val="00BA5F0D"/>
    <w:rsid w:val="00BA626F"/>
    <w:rsid w:val="00BB47E9"/>
    <w:rsid w:val="00BB6DC7"/>
    <w:rsid w:val="00BC24BF"/>
    <w:rsid w:val="00BC7CD1"/>
    <w:rsid w:val="00BD0B6D"/>
    <w:rsid w:val="00BD4AF1"/>
    <w:rsid w:val="00BD7534"/>
    <w:rsid w:val="00BE21AA"/>
    <w:rsid w:val="00BE5D33"/>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36DA"/>
    <w:rsid w:val="00C5376E"/>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D602C"/>
    <w:rsid w:val="00CD7DEB"/>
    <w:rsid w:val="00CE17B8"/>
    <w:rsid w:val="00CF1A12"/>
    <w:rsid w:val="00CF4B86"/>
    <w:rsid w:val="00CF5339"/>
    <w:rsid w:val="00CF7106"/>
    <w:rsid w:val="00D00BE9"/>
    <w:rsid w:val="00D0156A"/>
    <w:rsid w:val="00D1273D"/>
    <w:rsid w:val="00D13A18"/>
    <w:rsid w:val="00D147F4"/>
    <w:rsid w:val="00D17AD7"/>
    <w:rsid w:val="00D22D84"/>
    <w:rsid w:val="00D2575A"/>
    <w:rsid w:val="00D30254"/>
    <w:rsid w:val="00D349E6"/>
    <w:rsid w:val="00D3556B"/>
    <w:rsid w:val="00D367C5"/>
    <w:rsid w:val="00D37E02"/>
    <w:rsid w:val="00D37FA2"/>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794"/>
    <w:rsid w:val="00D96E13"/>
    <w:rsid w:val="00DA0223"/>
    <w:rsid w:val="00DB06A9"/>
    <w:rsid w:val="00DB3CA6"/>
    <w:rsid w:val="00DB7498"/>
    <w:rsid w:val="00DC5189"/>
    <w:rsid w:val="00DC6B7C"/>
    <w:rsid w:val="00DD396F"/>
    <w:rsid w:val="00DD3B56"/>
    <w:rsid w:val="00DD581D"/>
    <w:rsid w:val="00DD71FF"/>
    <w:rsid w:val="00DE2561"/>
    <w:rsid w:val="00DE2634"/>
    <w:rsid w:val="00DE3FCA"/>
    <w:rsid w:val="00DE4316"/>
    <w:rsid w:val="00DE5759"/>
    <w:rsid w:val="00DE6030"/>
    <w:rsid w:val="00DE6815"/>
    <w:rsid w:val="00DF0BD4"/>
    <w:rsid w:val="00DF1EBA"/>
    <w:rsid w:val="00DF247A"/>
    <w:rsid w:val="00DF3471"/>
    <w:rsid w:val="00DF5308"/>
    <w:rsid w:val="00DF72B7"/>
    <w:rsid w:val="00DF7B11"/>
    <w:rsid w:val="00E025DC"/>
    <w:rsid w:val="00E10578"/>
    <w:rsid w:val="00E151C2"/>
    <w:rsid w:val="00E155F5"/>
    <w:rsid w:val="00E223EF"/>
    <w:rsid w:val="00E24663"/>
    <w:rsid w:val="00E26C44"/>
    <w:rsid w:val="00E34B1E"/>
    <w:rsid w:val="00E37322"/>
    <w:rsid w:val="00E378F8"/>
    <w:rsid w:val="00E37C69"/>
    <w:rsid w:val="00E45AD8"/>
    <w:rsid w:val="00E46F04"/>
    <w:rsid w:val="00E47144"/>
    <w:rsid w:val="00E501D6"/>
    <w:rsid w:val="00E52A05"/>
    <w:rsid w:val="00E604F0"/>
    <w:rsid w:val="00E607BF"/>
    <w:rsid w:val="00E64380"/>
    <w:rsid w:val="00E67764"/>
    <w:rsid w:val="00E70D4C"/>
    <w:rsid w:val="00E71D47"/>
    <w:rsid w:val="00E7393F"/>
    <w:rsid w:val="00E74723"/>
    <w:rsid w:val="00E76779"/>
    <w:rsid w:val="00E77584"/>
    <w:rsid w:val="00E81EA7"/>
    <w:rsid w:val="00E82FDC"/>
    <w:rsid w:val="00E87027"/>
    <w:rsid w:val="00E87D7E"/>
    <w:rsid w:val="00E90357"/>
    <w:rsid w:val="00E90A8D"/>
    <w:rsid w:val="00E9619E"/>
    <w:rsid w:val="00EA13E9"/>
    <w:rsid w:val="00EA1CEE"/>
    <w:rsid w:val="00EA1DD2"/>
    <w:rsid w:val="00EA3C40"/>
    <w:rsid w:val="00EA43B9"/>
    <w:rsid w:val="00EA6B0D"/>
    <w:rsid w:val="00EB61E4"/>
    <w:rsid w:val="00EC1DFC"/>
    <w:rsid w:val="00ED17FD"/>
    <w:rsid w:val="00ED1C17"/>
    <w:rsid w:val="00ED23AB"/>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777B1"/>
    <w:rsid w:val="00F81128"/>
    <w:rsid w:val="00F900D9"/>
    <w:rsid w:val="00F96560"/>
    <w:rsid w:val="00FA059A"/>
    <w:rsid w:val="00FA316F"/>
    <w:rsid w:val="00FA32EE"/>
    <w:rsid w:val="00FA5817"/>
    <w:rsid w:val="00FA5E40"/>
    <w:rsid w:val="00FB2BAA"/>
    <w:rsid w:val="00FB3DA4"/>
    <w:rsid w:val="00FB637D"/>
    <w:rsid w:val="00FC37AF"/>
    <w:rsid w:val="00FC3EFD"/>
    <w:rsid w:val="00FC4819"/>
    <w:rsid w:val="00FD0199"/>
    <w:rsid w:val="00FD1EA4"/>
    <w:rsid w:val="00FD42DC"/>
    <w:rsid w:val="00FD4EA7"/>
    <w:rsid w:val="00FE2BF1"/>
    <w:rsid w:val="00FE3F65"/>
    <w:rsid w:val="00FE5ABD"/>
    <w:rsid w:val="00FE604F"/>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DA27FA"/>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280B3-4479-C74C-BEC6-FCC9D4D68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5</TotalTime>
  <Pages>48</Pages>
  <Words>40064</Words>
  <Characters>228370</Characters>
  <Application>Microsoft Office Word</Application>
  <DocSecurity>0</DocSecurity>
  <Lines>1903</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254</cp:revision>
  <cp:lastPrinted>2018-08-30T22:37:00Z</cp:lastPrinted>
  <dcterms:created xsi:type="dcterms:W3CDTF">2018-08-30T22:37:00Z</dcterms:created>
  <dcterms:modified xsi:type="dcterms:W3CDTF">2018-10-1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